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5825E" w14:textId="7518B3A8" w:rsidR="004F4ACC" w:rsidRPr="00E64525" w:rsidRDefault="00B90440">
      <w:pPr>
        <w:rPr>
          <w:b/>
          <w:bCs/>
        </w:rPr>
      </w:pPr>
      <w:r>
        <w:rPr>
          <w:b/>
          <w:bCs/>
        </w:rPr>
        <w:t xml:space="preserve">The Control of </w:t>
      </w:r>
      <w:r w:rsidR="00E64525" w:rsidRPr="00E64525">
        <w:rPr>
          <w:b/>
          <w:bCs/>
        </w:rPr>
        <w:t xml:space="preserve">Humanoid Robot: A </w:t>
      </w:r>
      <w:r w:rsidR="001B369E">
        <w:rPr>
          <w:b/>
          <w:bCs/>
        </w:rPr>
        <w:t>Preliminary</w:t>
      </w:r>
      <w:r w:rsidR="00E64525" w:rsidRPr="00E64525">
        <w:rPr>
          <w:b/>
          <w:bCs/>
        </w:rPr>
        <w:t xml:space="preserve"> Literature Review</w:t>
      </w:r>
    </w:p>
    <w:p w14:paraId="006EE803" w14:textId="39C75970" w:rsidR="00E64525" w:rsidRDefault="00E64525"/>
    <w:p w14:paraId="2FBEE6D2" w14:textId="2E8090D6" w:rsidR="00E64525" w:rsidRDefault="00E64525">
      <w:pPr>
        <w:rPr>
          <w:b/>
          <w:bCs/>
        </w:rPr>
      </w:pPr>
      <w:r w:rsidRPr="00E64525">
        <w:rPr>
          <w:b/>
          <w:bCs/>
        </w:rPr>
        <w:t>Abstract</w:t>
      </w:r>
    </w:p>
    <w:p w14:paraId="7D9BE2C8" w14:textId="77777777" w:rsidR="003621F3" w:rsidRPr="003621F3" w:rsidRDefault="003621F3" w:rsidP="003621F3">
      <w:r w:rsidRPr="003621F3">
        <w:t>A service robot provides a variety of professional and domestic/personal services to companies and persons across a wide range of application fields. Currently, the service robot sector is expanding fast in tandem with the Fourth Industrial Revolution's technical breakthroughs.</w:t>
      </w:r>
    </w:p>
    <w:p w14:paraId="6057FE7A" w14:textId="77777777" w:rsidR="003621F3" w:rsidRPr="003621F3" w:rsidRDefault="003621F3" w:rsidP="003621F3">
      <w:r w:rsidRPr="003621F3">
        <w:t>Given the high interest and promise of service robots, this study undertakes a thorough overview of previous and current research in the field. This report analyses service robot development efforts across applications and sectors and categorizes service robots into four groups.</w:t>
      </w:r>
    </w:p>
    <w:p w14:paraId="154134D7" w14:textId="2ACA76D9" w:rsidR="003621F3" w:rsidRPr="003621F3" w:rsidRDefault="003621F3" w:rsidP="003621F3">
      <w:r w:rsidRPr="003621F3">
        <w:t>The classification gives us insights into the distinct research activities and practices of each service robot category. The paper then examines the technological base that applies to all four types of service robots. Finally, this paper outlines understudied but potentially crucial possibilities and problems for future service robot research.</w:t>
      </w:r>
    </w:p>
    <w:p w14:paraId="78B6A293" w14:textId="5F3C46B9" w:rsidR="00E64525" w:rsidRDefault="00E64525">
      <w:pPr>
        <w:rPr>
          <w:b/>
          <w:bCs/>
        </w:rPr>
      </w:pPr>
      <w:r w:rsidRPr="00E64525">
        <w:rPr>
          <w:b/>
          <w:bCs/>
        </w:rPr>
        <w:t>Keyword</w:t>
      </w:r>
    </w:p>
    <w:p w14:paraId="2672155A" w14:textId="63FC9634" w:rsidR="000D5D45" w:rsidRPr="000D5D45" w:rsidRDefault="000D5D45">
      <w:r w:rsidRPr="000D5D45">
        <w:t>Dynamic motion, Model Predictive Control</w:t>
      </w:r>
      <w:r w:rsidR="008F28F2">
        <w:t xml:space="preserve"> (MPC)</w:t>
      </w:r>
      <w:r w:rsidRPr="000D5D45">
        <w:t>, QCQP, Angular Momentum</w:t>
      </w:r>
      <w:r w:rsidR="005976ED">
        <w:t>, quadratic program, ground reaction force, trajectory optimization, legged robot</w:t>
      </w:r>
      <w:r w:rsidR="0010102D">
        <w:t>, velocity tracking</w:t>
      </w:r>
      <w:r w:rsidR="00564673">
        <w:t xml:space="preserve">, </w:t>
      </w:r>
      <w:r w:rsidR="00564673">
        <w:t>Centroidal Inertia Isotropy metric</w:t>
      </w:r>
      <w:r w:rsidR="00795B0C">
        <w:t>, inertial measurement unit, proprioceptive actuation</w:t>
      </w:r>
      <w:r w:rsidR="00887914">
        <w:t>, whole-body control</w:t>
      </w:r>
      <w:r w:rsidR="000B7056">
        <w:t xml:space="preserve">, bipedal locomotion, centre of mass, </w:t>
      </w:r>
      <w:r w:rsidR="001B369E">
        <w:t>whole body impulse control</w:t>
      </w:r>
      <w:r w:rsidR="002B02DF">
        <w:t xml:space="preserve">, linear constraint, </w:t>
      </w:r>
      <w:r w:rsidR="008E1985">
        <w:t>nonlinear programming</w:t>
      </w:r>
      <w:r w:rsidR="008F28F2">
        <w:t>, Model Hierarchy Predictive Control (MPHC)</w:t>
      </w:r>
    </w:p>
    <w:p w14:paraId="16D1B26C" w14:textId="20E66E3A" w:rsidR="00E64525" w:rsidRPr="00E64525" w:rsidRDefault="00E64525">
      <w:pPr>
        <w:rPr>
          <w:b/>
          <w:bCs/>
        </w:rPr>
      </w:pPr>
      <w:r w:rsidRPr="00E64525">
        <w:rPr>
          <w:b/>
          <w:bCs/>
        </w:rPr>
        <w:t>Current Research</w:t>
      </w:r>
    </w:p>
    <w:p w14:paraId="431F70BA" w14:textId="559A9EE0" w:rsidR="00E64525" w:rsidRDefault="00E64525">
      <w:r w:rsidRPr="00E64525">
        <w:t>Review and compare the existing research and development works, demos, products and projects,</w:t>
      </w:r>
    </w:p>
    <w:p w14:paraId="17653753" w14:textId="04796F9C" w:rsidR="0022221B" w:rsidRDefault="0022221B" w:rsidP="0022221B">
      <w:r w:rsidRPr="0022221B">
        <w:t xml:space="preserve">Humanoid robots have grown in popularity in recent years as an increasing demand for more adaptable and autonomous robots that can execute jobs in real-world contexts. Technological advances, such as computing power, sensors, and actuators, have </w:t>
      </w:r>
      <w:r w:rsidRPr="0022221B">
        <w:t>fuelled</w:t>
      </w:r>
      <w:r w:rsidRPr="0022221B">
        <w:t xml:space="preserve"> the development of humanoid robots. These improvements have enabled the implementation of complicated controllers on robots to do tasks previously only conceivable for humans, such as very dynamic walking, running, and object manipulation.</w:t>
      </w:r>
    </w:p>
    <w:p w14:paraId="4D93E251" w14:textId="0EB93669" w:rsidR="000C76BB" w:rsidRDefault="008408D8" w:rsidP="00CA7AE5">
      <w:r w:rsidRPr="008408D8">
        <w:t>It is challenging to achieve very dynamic movements in robots. In recent years, advances in mechanical design, improved algorithms, and more processing capacity have enabled new robots to execute natural gaits and dynamic maneuvers like backflips.</w:t>
      </w:r>
      <w:r>
        <w:t xml:space="preserve"> </w:t>
      </w:r>
      <w:r w:rsidR="000C76BB">
        <w:t xml:space="preserve">Recently, a </w:t>
      </w:r>
      <w:r w:rsidR="000C76BB" w:rsidRPr="000C76BB">
        <w:t>kinodynamics-based pose optimization and loco-manipulation MPC framework on humanoid robots to tackle the problem of pushing heavy and large objects by leveraging humanoid whole-body poses and synchronized locomotion and manipulation control</w:t>
      </w:r>
      <w:r w:rsidR="000C76BB">
        <w:t xml:space="preserve"> has been proposed </w:t>
      </w:r>
      <w:r w:rsidR="000C76BB">
        <w:fldChar w:fldCharType="begin"/>
      </w:r>
      <w:r w:rsidR="00CA7AE5">
        <w:instrText xml:space="preserve"> ADDIN ZOTERO_ITEM CSL_CITATION {"citationID":"DkBSOOXO","properties":{"formattedCitation":"[1]","plainCitation":"[1]","noteIndex":0},"citationItems":[{"id":98,"uris":["http://zotero.org/users/10106611/items/E7MCD69H"],"itemData":{"id":98,"type":"article","abstract":"This paper presents a novel approach for controlling humanoid robots pushing heavy objects using kinodynamics-based pose optimization and loco-manipulation MPC. The proposed pose optimization plans the optimal pushing pose for the robot while accounting for the uniﬁed objectrobot dynamics model in steady state, robot kinematic constraints, and object parameters. The approach is combined with loco-manipulation MPC to track the optimal pose. Coordinating pushing reaction forces and ground reaction forces, the MPC allows accurate tracking in manipulation while maintaining stable locomotion. In numerical validation, the framework enables the humanoid robot to effectively push objects with a variety of parameter setups. The pose optimization generates different pushing poses for each setup and can be efﬁciently solved as a nonlinear programming (NLP) problem, averaging 250 ms. The proposed control scheme enables the humanoid robot to push object with a mass of up to 20 kg (118% of the robot’s mass). Additionally, the MPC can recover the system when a 120 N force disturbance is applied to the object.","language":"en","note":"arXiv:2303.04985 [cs]","number":"arXiv:2303.04985","publisher":"arXiv","source":"arXiv.org","title":"Kinodynamics-based Pose Optimization for Humanoid Loco-manipulation","URL":"http://arxiv.org/abs/2303.04985","author":[{"family":"Li","given":"Junheng"},{"family":"Nguyen","given":"Quan"}],"accessed":{"date-parts":[["2023",4,16]]},"issued":{"date-parts":[["2023",3,22]]}}}],"schema":"https://github.com/citation-style-language/schema/raw/master/csl-citation.json"} </w:instrText>
      </w:r>
      <w:r w:rsidR="000C76BB">
        <w:fldChar w:fldCharType="separate"/>
      </w:r>
      <w:r w:rsidR="00CA7AE5" w:rsidRPr="00CA7AE5">
        <w:rPr>
          <w:rFonts w:ascii="Calibri" w:hAnsi="Calibri" w:cs="Calibri"/>
        </w:rPr>
        <w:t>[1]</w:t>
      </w:r>
      <w:r w:rsidR="000C76BB">
        <w:fldChar w:fldCharType="end"/>
      </w:r>
      <w:r w:rsidR="000C76BB">
        <w:t xml:space="preserve">. It highlights </w:t>
      </w:r>
      <w:r w:rsidR="000C76BB" w:rsidRPr="000C76BB">
        <w:t>the proposed approaches results in object-pushing tasks, including comparisons with previous systems, pushing large objects, external force disturbance rejection, and tracking a desired object trajectory in 3-D.</w:t>
      </w:r>
    </w:p>
    <w:p w14:paraId="61EE1E76" w14:textId="6A6757A5" w:rsidR="000C76BB" w:rsidRDefault="000C76BB" w:rsidP="00C86BF3">
      <w:r>
        <w:t>Two</w:t>
      </w:r>
      <w:r w:rsidRPr="00DF27C1">
        <w:t xml:space="preserve"> years have passed si</w:t>
      </w:r>
      <w:r>
        <w:t xml:space="preserve">nce the MIT Humanoid Robot </w:t>
      </w:r>
      <w:r w:rsidRPr="00DF27C1">
        <w:t xml:space="preserve">published a </w:t>
      </w:r>
      <w:r>
        <w:t>paper</w:t>
      </w:r>
      <w:r w:rsidRPr="00DF27C1">
        <w:t xml:space="preserve"> of their humanoid robot</w:t>
      </w:r>
      <w:r>
        <w:t xml:space="preserve"> </w:t>
      </w:r>
      <w:r w:rsidRPr="00DF27C1">
        <w:t>completing a backflip</w:t>
      </w:r>
      <w:r>
        <w:t xml:space="preserve"> </w:t>
      </w:r>
      <w:r>
        <w:fldChar w:fldCharType="begin"/>
      </w:r>
      <w:r w:rsidR="00C86BF3">
        <w:instrText xml:space="preserve"> ADDIN ZOTERO_ITEM CSL_CITATION {"citationID":"8g5hP7qk","properties":{"formattedCitation":"[2]","plainCitation":"[2]","noteIndex":0},"citationItems":[{"id":276,"uris":["http://zotero.org/users/10106611/items/LCCWYFH6"],"itemData":{"id":276,"type":"paper-conference","container-title":"2015 IEEE-RAS 15th International Conference on Humanoid Robots (Humanoids)","DOI":"10.1109/HUMANOIDS.2015.7363526","event-place":"Seoul, South Korea","event-title":"2015 IEEE-RAS 15th International Conference on Humanoid Robots (Humanoids)","ISBN":"978-1-4799-6885-5","language":"en","page":"132-139","publisher":"IEEE","publisher-place":"Seoul, South Korea","source":"DOI.org (Crossref)","title":"Humanoid robot HRP-2Kai — Improvement of HRP-2 towards disaster response tasks","URL":"http://ieeexplore.ieee.org/document/7363526/","author":[{"family":"Kaneko","given":"Kenji"},{"family":"Morisawa","given":"Mitsuharu"},{"family":"Kajita","given":"Shuuji"},{"family":"Nakaoka","given":"Shin'ichiro"},{"family":"Sakaguchi","given":"Takeshi"},{"family":"Cisneros","given":"Rafael"},{"family":"Kanehiro","given":"Fumio"}],"accessed":{"date-parts":[["2023",4,17]]},"issued":{"date-parts":[["2015",11]]}}}],"schema":"https://github.com/citation-style-language/schema/raw/master/csl-citation.json"} </w:instrText>
      </w:r>
      <w:r>
        <w:fldChar w:fldCharType="separate"/>
      </w:r>
      <w:r w:rsidR="00C86BF3" w:rsidRPr="00C86BF3">
        <w:rPr>
          <w:rFonts w:ascii="Calibri" w:hAnsi="Calibri" w:cs="Calibri"/>
        </w:rPr>
        <w:t>[2]</w:t>
      </w:r>
      <w:r>
        <w:fldChar w:fldCharType="end"/>
      </w:r>
      <w:r>
        <w:t xml:space="preserve">. </w:t>
      </w:r>
      <w:r w:rsidRPr="0022221B">
        <w:t xml:space="preserve">In </w:t>
      </w:r>
      <w:r>
        <w:t>their</w:t>
      </w:r>
      <w:r w:rsidRPr="0022221B">
        <w:t xml:space="preserve"> realistic dynamics simulation, </w:t>
      </w:r>
      <w:r>
        <w:t>they</w:t>
      </w:r>
      <w:r w:rsidRPr="0022221B">
        <w:t xml:space="preserve"> effectively exhibit dynamic behaviours like as back flips, front flips, and spinning jumps using carefully built hardware and control architecture.</w:t>
      </w:r>
    </w:p>
    <w:p w14:paraId="1C6A3FEE" w14:textId="014F2ADC" w:rsidR="000C76BB" w:rsidRDefault="000C76BB" w:rsidP="00675FF5">
      <w:r w:rsidRPr="000C76BB">
        <w:t xml:space="preserve">The 2015 DARPA Robotics Challenge (DRC) provided the </w:t>
      </w:r>
      <w:r>
        <w:t>foundation</w:t>
      </w:r>
      <w:r w:rsidRPr="000C76BB">
        <w:t xml:space="preserve"> for the next generation of humanoid robots</w:t>
      </w:r>
      <w:r w:rsidR="00CA7AE5">
        <w:t xml:space="preserve"> </w:t>
      </w:r>
      <w:r w:rsidR="007C66C9">
        <w:fldChar w:fldCharType="begin"/>
      </w:r>
      <w:r w:rsidR="007C66C9">
        <w:instrText xml:space="preserve"> ADDIN ZOTERO_ITEM CSL_CITATION {"citationID":"OuuEqdey","properties":{"formattedCitation":"[2]","plainCitation":"[2]","noteIndex":0},"citationItems":[{"id":276,"uris":["http://zotero.org/users/10106611/items/LCCWYFH6"],"itemData":{"id":276,"type":"paper-conference","container-title":"2015 IEEE-RAS 15th International Conference on Humanoid Robots (Humanoids)","DOI":"10.1109/HUMANOIDS.2015.7363526","event-place":"Seoul, South Korea","event-title":"2015 IEEE-RAS 15th International Conference on Humanoid Robots (Humanoids)","ISBN":"978-1-4799-6885-5","language":"en","page":"132-139","publisher":"IEEE","publisher-place":"Seoul, South Korea","source":"DOI.org (Crossref)","title":"Humanoid robot HRP-2Kai — Improvement of HRP-2 towards disaster response tasks","URL":"http://ieeexplore.ieee.org/document/7363526/","author":[{"family":"Kaneko","given":"Kenji"},{"family":"Morisawa","given":"Mitsuharu"},{"family":"Kajita","given":"Shuuji"},{"family":"Nakaoka","given":"Shin'ichiro"},{"family":"Sakaguchi","given":"Takeshi"},{"family":"Cisneros","given":"Rafael"},{"family":"Kanehiro","given":"Fumio"}],"accessed":{"date-parts":[["2023",4,17]]},"issued":{"date-parts":[["2015",11]]}}}],"schema":"https://github.com/citation-style-language/schema/raw/master/csl-citation.json"} </w:instrText>
      </w:r>
      <w:r w:rsidR="007C66C9">
        <w:fldChar w:fldCharType="separate"/>
      </w:r>
      <w:r w:rsidR="007C66C9" w:rsidRPr="007C66C9">
        <w:rPr>
          <w:rFonts w:ascii="Calibri" w:hAnsi="Calibri" w:cs="Calibri"/>
        </w:rPr>
        <w:t>[2]</w:t>
      </w:r>
      <w:r w:rsidR="007C66C9">
        <w:fldChar w:fldCharType="end"/>
      </w:r>
      <w:r w:rsidR="00E208E9" w:rsidRPr="00E208E9">
        <w:t xml:space="preserve"> </w:t>
      </w:r>
      <w:r w:rsidR="00E208E9">
        <w:fldChar w:fldCharType="begin"/>
      </w:r>
      <w:r w:rsidR="00E208E9">
        <w:instrText xml:space="preserve"> ADDIN ZOTERO_ITEM CSL_CITATION {"citationID":"ekQQi0Qi","properties":{"formattedCitation":"[3]","plainCitation":"[3]","noteIndex":0},"citationItems":[{"id":274,"uris":["http://zotero.org/users/10106611/items/FL2SD3EE"],"itemData":{"id":274,"type":"article-journal","abstract":"This paper describes a collection of optimization algorithms for achieving dynamic planning, control, and state estimation for a bipedal robot designed to operate reliably in complex environments. To make challenging locomotion tasks tractable, we describe several novel applications of convex, mixed-integer, and sparse nonlinear optimization to problems ranging from footstep placement to whole-body planning and control. We also present a state estimator formulation that, when combined with our walking controller, permits highly precise execution of extended walking plans over non-ﬂat terrain. We describe our complete system integration and experiments carried out on Atlas, a full-size hydraulic humanoid robot built by Boston Dynamics, Inc.","container-title":"Autonomous Robots","DOI":"10.1007/s10514-015-9479-3","ISSN":"0929-5593, 1573-7527","issue":"3","journalAbbreviation":"Auton Robot","language":"en","page":"429-455","source":"DOI.org (Crossref)","title":"Optimization-based locomotion planning, estimation, and control design for the atlas humanoid robot","volume":"40","author":[{"family":"Kuindersma","given":"Scott"},{"family":"Deits","given":"Robin"},{"family":"Fallon","given":"Maurice"},{"family":"Valenzuela","given":"Andrés"},{"family":"Dai","given":"Hongkai"},{"family":"Permenter","given":"Frank"},{"family":"Koolen","given":"Twan"},{"family":"Marion","given":"Pat"},{"family":"Tedrake","given":"Russ"}],"issued":{"date-parts":[["2016",3]]}}}],"schema":"https://github.com/citation-style-language/schema/raw/master/csl-citation.json"} </w:instrText>
      </w:r>
      <w:r w:rsidR="00E208E9">
        <w:fldChar w:fldCharType="separate"/>
      </w:r>
      <w:r w:rsidR="00E208E9" w:rsidRPr="00CA7AE5">
        <w:rPr>
          <w:rFonts w:ascii="Calibri" w:hAnsi="Calibri" w:cs="Calibri"/>
        </w:rPr>
        <w:t>[3]</w:t>
      </w:r>
      <w:r w:rsidR="00E208E9">
        <w:fldChar w:fldCharType="end"/>
      </w:r>
      <w:r w:rsidR="005A0B5A">
        <w:t xml:space="preserve"> </w:t>
      </w:r>
      <w:r w:rsidR="005A0B5A">
        <w:fldChar w:fldCharType="begin"/>
      </w:r>
      <w:r w:rsidR="005A0B5A">
        <w:instrText xml:space="preserve"> ADDIN ZOTERO_ITEM CSL_CITATION {"citationID":"eua7WPm5","properties":{"formattedCitation":"[4]","plainCitation":"[4]","noteIndex":0},"citationItems":[{"id":279,"uris":["http://zotero.org/users/10106611/items/FRL77S3G"],"itemData":{"id":279,"type":"article-journal","abstract":"This paper describes a humanoid robotics platform (DRC-HUBO+) developed for the Defense Advanced Research Projects Agency Robotics Challenge (DRC) Finals. This paper also describes the design criteria, hardware, software framework, and experimental testing of the DRC-HUBO+ platform. The purpose of DRC-HUBO+ is to perform tasks by teleoperation in hazardous environments that are unsafe for humans, such as disaster zones. We identiﬁed speciﬁc design concepts for DRC-HUBO+ to achieve this goal. For a robot to be capable of performing human tasks, a human-like shape and size, autonomy, mobility, manipulability, and power are required, among other features. Furthermore, modularized joints and a user-friendly software framework were emphasized as design concepts to facilitate research on the robot tasks. The DRC-HUBO+ platform is based on DRC-HUBO-1 and HUBO-2. The torque of each joint is increased compared to that in DRC-HUBO-1 owing to its high reduction ratio and air-cooling system. DRC-HUBO+ is designed with an exoskeletal structure to provide it with sufﬁcient stiffness relative to its mass. All wires are enclosed within the robot body using a hollow shaft and covers to protect the wires from external shock. Regarding the vision system, active cognition of the environment can be realized using a light-detection and ranging sensor and vision cameras on the head. To achieve stable mobility, the robot can transition from the bipedal walking mode to the wheel mode using wheels located on both knees. DRC-HUBO+ has 32 degrees of freedom (DOFs), including seven DOFs for each arm and six DOFs for each leg, and a solid and light body with a height of 170 cm and a mass of 80 kg. A software framework referred to as PODO, with a Linux kernel and the Xenomai patch, is used in DRC-HUBO+.","container-title":"IEEE Transactions on Robotics","DOI":"10.1109/TRO.2017.2776287","ISSN":"1552-3098, 1941-0468","issue":"1","journalAbbreviation":"IEEE Trans. Robot.","language":"en","page":"1-17","source":"DOI.org (Crossref)","title":"Development of the Humanoid Disaster Response Platform DRC-HUBO+","volume":"34","author":[{"family":"Jung","given":"Taejin"},{"family":"Lim","given":"Jeongsoo"},{"family":"Bae","given":"Hyoin"},{"family":"Lee","given":"Kang Kyu"},{"family":"Joe","given":"Hyun-Min"},{"family":"Oh","given":"Jun-Ho"}],"issued":{"date-parts":[["2018",2]]}}}],"schema":"https://github.com/citation-style-language/schema/raw/master/csl-citation.json"} </w:instrText>
      </w:r>
      <w:r w:rsidR="005A0B5A">
        <w:fldChar w:fldCharType="separate"/>
      </w:r>
      <w:r w:rsidR="005A0B5A" w:rsidRPr="005A0B5A">
        <w:rPr>
          <w:rFonts w:ascii="Calibri" w:hAnsi="Calibri" w:cs="Calibri"/>
        </w:rPr>
        <w:t>[4]</w:t>
      </w:r>
      <w:r w:rsidR="005A0B5A">
        <w:fldChar w:fldCharType="end"/>
      </w:r>
      <w:r w:rsidRPr="000C76BB">
        <w:t xml:space="preserve">. However, the designs of these robots and the algorithms used to control </w:t>
      </w:r>
      <w:r w:rsidRPr="000C76BB">
        <w:lastRenderedPageBreak/>
        <w:t>them have been largely geared at performing the least dynamic activities necessary for the DRC</w:t>
      </w:r>
      <w:r w:rsidR="00A351CF">
        <w:t xml:space="preserve"> </w:t>
      </w:r>
      <w:r w:rsidR="00A351CF">
        <w:fldChar w:fldCharType="begin"/>
      </w:r>
      <w:r w:rsidR="00A351CF">
        <w:instrText xml:space="preserve"> ADDIN ZOTERO_ITEM CSL_CITATION {"citationID":"VunnmNGa","properties":{"formattedCitation":"[5]","plainCitation":"[5]","noteIndex":0},"citationItems":[{"id":216,"uris":["http://zotero.org/users/10106611/items/75GHWP7J"],"itemData":{"id":216,"type":"paper-conference","abstract":"In this paper, we present a convex optimization problem to generate Center of Mass (CoM) and momentum trajectories of a walking robot, such that the motion robustly satisﬁes the friction cone constraints on uneven terrain. We adopt the Contact Wrench Cone (CWC) criterion to measure a robot’s dynamical stability, which generalizes the venerable Zero Moment Point (ZMP) criterion. Unlike the ZMP criterion, which is ideal for walking on ﬂat ground with unbounded tangential friction forces, the CWC criterion incorporates noncoplanar contacts with friction cone constraints. We measure the robustness of the motion using the margin in the Contact Wrench Cone at each time instance, which quantiﬁes the capability of the robot to instantaneously resist external force/torque disturbance, without causing the foot to tip over or slide. For pre-speciﬁed footstep location and time, we formulate a convex optimization problem to search for robot linear and angular momenta that satisfy the CWC criterion. We aim to maximize the CWC margin to improve the robustness of the motion, and minimize the centroidal angular momentum (angular momentum about CoM) to make the motion natural. Instead of directly minimizing the non-convex centroidal angular momentum, we resort to minimizing a convex upper bound. We show that our CWC planner can generate motion similar to the result of the ZMP planner on ﬂat ground with sufﬁcient friction. Moreover, on an uneven terrain course with friction cone constraints, our CWC planner can still ﬁnd feasible motion, while the outcome of the ZMP planner violates the friction limit.","container-title":"2016 IEEE-RAS 16th International Conference on Humanoid Robots (Humanoids)","DOI":"10.1109/HUMANOIDS.2016.7803333","event-place":"Cancun, Mexico","event-title":"2016 IEEE-RAS 16th International Conference on Humanoid Robots (Humanoids)","ISBN":"978-1-5090-4718-5","language":"en","page":"579-586","publisher":"IEEE","publisher-place":"Cancun, Mexico","source":"DOI.org (Crossref)","title":"Planning robust walking motion on uneven terrain via convex optimization","URL":"http://ieeexplore.ieee.org/document/7803333/","author":[{"family":"Dai","given":"Hongkai"},{"family":"Tedrake","given":"Russ"}],"accessed":{"date-parts":[["2023",4,16]]},"issued":{"date-parts":[["2016",11]]}}}],"schema":"https://github.com/citation-style-language/schema/raw/master/csl-citation.json"} </w:instrText>
      </w:r>
      <w:r w:rsidR="00A351CF">
        <w:fldChar w:fldCharType="separate"/>
      </w:r>
      <w:r w:rsidR="00A351CF" w:rsidRPr="00A351CF">
        <w:rPr>
          <w:rFonts w:ascii="Calibri" w:hAnsi="Calibri" w:cs="Calibri"/>
        </w:rPr>
        <w:t>[5]</w:t>
      </w:r>
      <w:r w:rsidR="00A351CF">
        <w:fldChar w:fldCharType="end"/>
      </w:r>
      <w:r w:rsidRPr="000C76BB">
        <w:t xml:space="preserve">. The MIT Cheetah robot's proprioceptive actuator design provided an effective solution to this trade-off </w:t>
      </w:r>
      <w:r w:rsidR="00FB24CF">
        <w:fldChar w:fldCharType="begin"/>
      </w:r>
      <w:r w:rsidR="00FB24CF">
        <w:instrText xml:space="preserve"> ADDIN ZOTERO_ITEM CSL_CITATION {"citationID":"hVNWTVwk","properties":{"formattedCitation":"[6]\\uc0\\u8211{}[8]","plainCitation":"[6]–[8]","noteIndex":0},"citationItems":[{"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22,"uris":["http://zotero.org/users/10106611/items/QRDTSF3G"],"itemData":{"id":222,"type":"paper-conference","abstract":"This paper introduces a new robust, dynamic quadruped, the MIT Cheetah 3. Like its predecessor, the Cheetah 3 exploits tailored mechanical design to enable simple control strategies for dynamic locomotion and features highbandwidth proprioceptive actuators to manage physical interaction with the environment. A new leg design is presented that includes proprioceptive actuation on the abduction/adduction degrees of freedom in addition to an expanded range of motion on the hips and knees. To make full use of these new capabilities, general balance and locomotion controllers for Cheetah 3 are presented. These controllers are embedded into a modular control architecture that allows the robot to handle unexpected terrain disturbances through reactive gait modiﬁcation and without the need for external sensors or prior environment knowledge. The efﬁciency of the robot is demonstrated by a low Cost of Transport (CoT) over multiple gaits at moderate speeds, with the lowest CoT of 0.45 found during trotting. Experiments showcase the ability to blindly climb up stairs as a result of the full system integration. These results collectively represent a promising step toward a platform capable of generalized dynamic legged locomotion.","container-title":"2018 IEEE/RSJ International Conference on Intelligent Robots and Systems (IROS)","DOI":"10.1109/IROS.2018.8593885","event-place":"Madrid","event-title":"2018 IEEE/RSJ International Conference on Intelligent Robots and Systems (IROS)","ISBN":"978-1-5386-8094-0","language":"en","page":"2245-2252","publisher":"IEEE","publisher-place":"Madrid","source":"DOI.org (Crossref)","title":"MIT Cheetah 3: Design and Control of a Robust, Dynamic Quadruped Robot","title-short":"MIT Cheetah 3","URL":"https://ieeexplore.ieee.org/document/8593885/","author":[{"family":"Bledt","given":"Gerardo"},{"family":"Powell","given":"Matthew J."},{"family":"Katz","given":"Benjamin"},{"family":"Di Carlo","given":"Jared"},{"family":"Wensing","given":"Patrick M."},{"family":"Kim","given":"Sangbae"}],"accessed":{"date-parts":[["2023",4,16]]},"issued":{"date-parts":[["2018",10]]}}},{"id":220,"uris":["http://zotero.org/users/10106611/items/9DBLFQRJ"],"itemData":{"id":220,"type":"paper-conference","abstract":"This paper presents an implementation of model predictive control (MPC) to determine ground reaction forces for a torque-controlled quadruped robot. The robot dynamics are simpliﬁed to formulate the problem as convex optimization while still capturing the full 3D nature of the system. With the simpliﬁed model, ground reaction force planning problems are formulated for prediction horizons of up to 0.5 seconds, and are solved to optimality in under 1 ms at a rate of 20-30 Hz. Despite using a simpliﬁed model, the robot is capable of robust locomotion at a variety of speeds. Experimental results demonstrate control of gaits including stand, trot, ﬂying-trot, pronk, bound, pace, a 3-legged gait, and a full 3D gallop. The robot achieved forward speeds of up to 3 m/s, lateral speeds up to 1 m/s, and angular speeds up to 180 deg/sec. Our approach is general enough to perform all these behaviors with the same set of gains and weights.","container-title":"2018 IEEE/RSJ International Conference on Intelligent Robots and Systems (IROS)","DOI":"10.1109/IROS.2018.8594448","event-place":"Madrid","event-title":"2018 IEEE/RSJ International Conference on Intelligent Robots and Systems (IROS)","ISBN":"978-1-5386-8094-0","language":"en","page":"1-9","publisher":"IEEE","publisher-place":"Madrid","source":"DOI.org (Crossref)","title":"Dynamic Locomotion in the MIT Cheetah 3 Through Convex Model-Predictive Control","URL":"https://ieeexplore.ieee.org/document/8594448/","author":[{"family":"Di Carlo","given":"Jared"},{"family":"Wensing","given":"Patrick M."},{"family":"Katz","given":"Benjamin"},{"family":"Bledt","given":"Gerardo"},{"family":"Kim","given":"Sangbae"}],"accessed":{"date-parts":[["2023",4,16]]},"issued":{"date-parts":[["2018",10]]}}}],"schema":"https://github.com/citation-style-language/schema/raw/master/csl-citation.json"} </w:instrText>
      </w:r>
      <w:r w:rsidR="00FB24CF">
        <w:fldChar w:fldCharType="separate"/>
      </w:r>
      <w:r w:rsidR="00FB24CF" w:rsidRPr="00FB24CF">
        <w:rPr>
          <w:rFonts w:ascii="Calibri" w:hAnsi="Calibri" w:cs="Calibri"/>
          <w:szCs w:val="24"/>
        </w:rPr>
        <w:t>[6]–[8]</w:t>
      </w:r>
      <w:r w:rsidR="00FB24CF">
        <w:fldChar w:fldCharType="end"/>
      </w:r>
      <w:r w:rsidRPr="000C76BB">
        <w:t>, but has yet to be implemented on a humanoid robot.</w:t>
      </w:r>
      <w:r w:rsidR="0050400F">
        <w:t xml:space="preserve"> The research development of </w:t>
      </w:r>
      <w:r w:rsidR="00181CAB">
        <w:t xml:space="preserve">the general </w:t>
      </w:r>
      <w:r w:rsidR="0050400F">
        <w:t xml:space="preserve">quadruplet robots are also </w:t>
      </w:r>
      <w:r w:rsidR="00675FF5">
        <w:t xml:space="preserve">giving impacts for the development of humanoid robot’s research </w:t>
      </w:r>
      <w:r w:rsidR="00675FF5">
        <w:fldChar w:fldCharType="begin"/>
      </w:r>
      <w:r w:rsidR="001B369E">
        <w:instrText xml:space="preserve"> ADDIN ZOTERO_ITEM CSL_CITATION {"citationID":"4fqmfcDU","properties":{"formattedCitation":"[6], [9]\\uc0\\u8211{}[11]","plainCitation":"[6], [9]–[11]","noteIndex":0},"citationItems":[{"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26,"uris":["http://zotero.org/users/10106611/items/YM2QDVDG"],"itemData":{"id":226,"type":"article","abstract":"Dynamic legged locomotion is a challenging topic because of the lack of established control schemes which can handle aerial phases, short stance times, and high-speed leg swings. In this paper, we propose a controller combining wholebody control (WBC) and model predictive control (MPC). In our framework, MPC ﬁnds an optimal reaction force proﬁle over a longer time horizon with a simple model, and WBC computes joint torque, position, and velocity commands based on the reaction forces computed from MPC. Unlike existing WBCs, which attempt to track commanded body trajectories, our controller is focused more on the reaction force command, which allows it to accomplish high speed dynamic locomotion with aerial phases. The newly devised WBC is integrated with MPC and tested on the Mini-Cheetah quadruped robot. To demonstrate the robustness and versatility, the controller is tested on six different gaits in a number of different environments, including outdoors and on a treadmill, reaching a top speed of 3.7 m/s.","language":"en","note":"arXiv:1909.06586 [cs]","number":"arXiv:1909.06586","publisher":"arXiv","source":"arXiv.org","title":"Highly Dynamic Quadruped Locomotion via Whole-Body Impulse Control and Model Predictive Control","URL":"http://arxiv.org/abs/1909.06586","author":[{"family":"Kim","given":"Donghyun"},{"family":"Di Carlo","given":"Jared"},{"family":"Katz","given":"Benjamin"},{"family":"Bledt","given":"Gerardo"},{"family":"Kim","given":"Sangbae"}],"accessed":{"date-parts":[["2023",4,16]]},"issued":{"date-parts":[["2019",9,14]]}}},{"id":256,"uris":["http://zotero.org/users/10106611/items/CE4PRWC3"],"itemData":{"id":256,"type":"paper-conference","abstract":"Obtaining highly dynamic motions in robots is a difﬁcult task. In recent years, sophistication in mechanical design, improved algorithms, and high computational power allows new robots to perform natural gaits and dynamic motions such as backﬂips. Ofﬂine optimization is often necessary to obtain good performance in those difﬁcult motions. However, when an athlete does a backﬂip, he will adapt “online” to any change, and that is shown in the robustness of the movements. One of the biggest challenges in robotics is to perform those movements using online optimization with the dynamics of the robot. Here, we present an approach to deal with complicated tasks using online optimization. We obtain 90◦ rotational jumps and jumps over sloped terrain in the Mini-Cheetah hardware, and online-optimized backﬂips, sideﬂips, and frontﬂips in a realtime physical simulator with full-body dynamics.","container-title":"2021 IEEE International Conference on Robotics and Automation (ICRA)","DOI":"10.1109/ICRA48506.2021.9561913","event-place":"Xi'an, China","event-title":"2021 IEEE International Conference on Robotics and Automation (ICRA)","ISBN":"978-1-72819-077-8","language":"en","page":"7344-7349","publisher":"IEEE","publisher-place":"Xi'an, China","source":"DOI.org (Crossref)","title":"Time-Varying Model Predictive Control for Highly Dynamic Motions of Quadrupedal Robots","URL":"https://ieeexplore.ieee.org/document/9561913/","author":[{"family":"Garcia","given":"Gabriel"},{"family":"Griffin","given":"Robert"},{"family":"Pratt","given":"Jerry"}],"accessed":{"date-parts":[["2023",4,16]]},"issued":{"date-parts":[["2021",5,30]]}}},{"id":265,"uris":["http://zotero.org/users/10106611/items/SFBVYAZC"],"itemData":{"id":265,"type":"article","abstract":"In this letter, we present a versatile hierarchical ofﬂine planning algorithm, along with an online control pipeline for agile quadrupedal locomotion. Our ofﬂine planner alternates between optimizing centroidal dynamics for a reduced-order model and whole-body trajectory optimization, with the aim of achieving dynamics consensus. Our novel momentum-inertiaaware centroidal optimization, which uses an equimomental ellipsoid parameterization, is able to generate highly acrobatic motions via “inertia shaping”. Our whole-body optimization approach signiﬁcantly improves upon the quality of standard DDP-based approaches by iteratively exploiting feedback from the centroidal level. For online control, we have developed a novel convex model predictive control scheme through a linear transformation of the full centroidal dynamics. Our controller can efﬁciently optimize for both contact forces and joint accelerations in single optimization, enabling more straightforward tracking for momentum-rich motions compared to existing quadrupedal MPC controllers. We demonstrate the capability and generality of our trajectory planner on four different dynamic maneuvers. We then present one hardware experiment on the MIT Mini Cheetah platform to demonstrate the performance of the entire planning and control pipeline on a twisting jump maneuver.","language":"en","note":"arXiv:2203.01548 [cs]","number":"arXiv:2203.01548","publisher":"arXiv","source":"arXiv.org","title":"Momentum-Aware Trajectory Optimization and Control for Agile Quadrupedal Locomotion","URL":"http://arxiv.org/abs/2203.01548","author":[{"family":"Zhou","given":"Ziyi"},{"family":"Wingo","given":"Bruce"},{"family":"Boyd","given":"Nathan"},{"family":"Hutchinson","given":"Seth"},{"family":"Zhao","given":"Ye"}],"accessed":{"date-parts":[["2023",4,16]]},"issued":{"date-parts":[["2022",6,18]]}}}],"schema":"https://github.com/citation-style-language/schema/raw/master/csl-citation.json"} </w:instrText>
      </w:r>
      <w:r w:rsidR="00675FF5">
        <w:fldChar w:fldCharType="separate"/>
      </w:r>
      <w:r w:rsidR="001B369E" w:rsidRPr="001B369E">
        <w:rPr>
          <w:rFonts w:ascii="Calibri" w:hAnsi="Calibri" w:cs="Calibri"/>
          <w:szCs w:val="24"/>
        </w:rPr>
        <w:t>[6], [9]–[11]</w:t>
      </w:r>
      <w:r w:rsidR="00675FF5">
        <w:fldChar w:fldCharType="end"/>
      </w:r>
      <w:r w:rsidR="00181CAB">
        <w:t>.</w:t>
      </w:r>
    </w:p>
    <w:p w14:paraId="27B1DEA4" w14:textId="00F5E6D4" w:rsidR="0000141F" w:rsidRDefault="0000141F" w:rsidP="001B369E">
      <w:r>
        <w:t xml:space="preserve">Trajectory optimization-based techniques to motion planning based on full-body dynamics </w:t>
      </w:r>
      <w:r w:rsidR="00C9080B">
        <w:fldChar w:fldCharType="begin"/>
      </w:r>
      <w:r w:rsidR="001B369E">
        <w:instrText xml:space="preserve"> ADDIN ZOTERO_ITEM CSL_CITATION {"citationID":"CyqrYgjR","properties":{"formattedCitation":"[12], [13]","plainCitation":"[12], [13]","noteIndex":0},"citationItems":[{"id":282,"uris":["http://zotero.org/users/10106611/items/S5YWWSBL"],"itemData":{"id":282,"type":"article-journal","abstract":"Direct methods for trajectory optimization are widely used for planning locally optimal trajectories of robotic systems. Many critical tasks, such as locomotion and manipulation, often involve impacting the ground or objects in the environment. Most state-of-the-art techniques treat the discontinuous dynamics that result from impacts as discrete modes and restrict the search for a complete path to a speciﬁed sequence through these modes. Here we present a novel method for trajectory planning of rigid body systems that contact their environment through inelastic impacts and Coulomb friction. This method eliminates the requirement for a priori mode ordering. Motivated by the formulation of multi-contact dynamics as a Linear Complementarity Problem (LCP) for forward simulation, the proposed algorithm poses the optimization problem as a Mathematical Program with Complementarity Constraints (MPCC). We leverage Sequential Quadratic Programming (SQP) to naturally resolve contact constraint forces while simultaneously optimizing a trajectory that satisﬁes the complementarity constraints. The method scales well to high dimensional systems with large numbers of possible modes. We demonstrate the approach on four increasingly complex systems: rotating a pinned object with a ﬁnger, simple grasping and manipulation, planar walking with the Spring Flamingo robot, and high speed bipedal running on the FastRunner platform.","container-title":"The International Journal of Robotics Research","DOI":"10.1177/0278364913506757","ISSN":"0278-3649, 1741-3176","issue":"1","journalAbbreviation":"The International Journal of Robotics Research","language":"en","page":"69-81","source":"DOI.org (Crossref)","title":"A direct method for trajectory optimization of rigid bodies through contact","volume":"33","author":[{"family":"Posa","given":"Michael"},{"family":"Cantu","given":"Cecilia"},{"family":"Tedrake","given":"Russ"}],"issued":{"date-parts":[["2014",1]]}}},{"id":283,"uris":["http://zotero.org/users/10106611/items/TDUKA38W"],"itemData":{"id":283,"type":"paper-conference","abstract":"A lot of progress has recently been made in dynamic motion planning for humanoid robots. However this work has remained limited to simulation. Here we show that executing the resulting trajectories on a Darwin-OP robot, even with local feedback derived from the optimizer, does not result in stable movements. We then develop a new trajectory optimization method, adapting our earlier CIO algorithm to plan through ensembles of perturbed models. This makes the plan robust to model uncertainty, and leads to successful execution on the robot. We obtain 90% success rate in (dynamic) forward walking, 95% success rate in sideways walking, 80% success rate in turning, and a similarly high success rate in getting up from the ﬂoor (the robot broke before we quantiﬁed the latter). Even though the planning is still done ofﬂine, this work represents a signiﬁcant step towards automating the tedious scripting of complex movements.","container-title":"2015 IEEE/RSJ International Conference on Intelligent Robots and Systems (IROS)","DOI":"10.1109/IROS.2015.7354126","event-place":"Hamburg, Germany","event-title":"2015 IEEE/RSJ International Conference on Intelligent Robots and Systems (IROS)","ISBN":"978-1-4799-9994-1","language":"en","page":"5307-5314","publisher":"IEEE","publisher-place":"Hamburg, Germany","source":"DOI.org (Crossref)","title":"Ensemble-CIO: Full-body dynamic motion planning that transfers to physical humanoids","title-short":"Ensemble-CIO","URL":"http://ieeexplore.ieee.org/document/7354126/","author":[{"family":"Mordatch","given":"Igor"},{"family":"Lowrey","given":"Kendall"},{"family":"Todorov","given":"Emanuel"}],"accessed":{"date-parts":[["2023",4,17]]},"issued":{"date-parts":[["2015",9]]}}}],"schema":"https://github.com/citation-style-language/schema/raw/master/csl-citation.json"} </w:instrText>
      </w:r>
      <w:r w:rsidR="00C9080B">
        <w:fldChar w:fldCharType="separate"/>
      </w:r>
      <w:r w:rsidR="001B369E" w:rsidRPr="001B369E">
        <w:rPr>
          <w:rFonts w:ascii="Calibri" w:hAnsi="Calibri" w:cs="Calibri"/>
        </w:rPr>
        <w:t>[12], [13]</w:t>
      </w:r>
      <w:r w:rsidR="00C9080B">
        <w:fldChar w:fldCharType="end"/>
      </w:r>
      <w:r>
        <w:t xml:space="preserve"> may leverage the robot's whole dynamic range, but they are prone to difficulties such as local minima and excessively lengthy solution times. These concerns can be avoided by utilizing a reduced-order model of the robot, such as a spring-mass model </w:t>
      </w:r>
      <w:r w:rsidR="00B153A9">
        <w:fldChar w:fldCharType="begin"/>
      </w:r>
      <w:r w:rsidR="001B369E">
        <w:instrText xml:space="preserve"> ADDIN ZOTERO_ITEM CSL_CITATION {"citationID":"pcOIC42I","properties":{"formattedCitation":"[14], [15]","plainCitation":"[14], [15]","noteIndex":0},"citationItems":[{"id":287,"uris":["http://zotero.org/users/10106611/items/ZHPVULKD"],"itemData":{"id":287,"type":"paper-conference","abstract":"This paper presents new methods to control highspeed running in a simulated humanoid robot at speeds of up to 6.5 m/s. We present methods to generate compliant target CoM dynamics through the use of a 3D spring-loaded inverted pendulum (SLIP) template model. A nonlinear leastsquares optimizer is used to ﬁnd periodic trajectories of the 3D-SLIP ofﬂine, while a local deadbeat SLIP controller provides reference CoM dynamics online at real-time rates to correct for tracking errors and disturbances. The local deadbeat controller employs common foot placement strategies that are automatically generated by a local analysis of the 3DSLIP apex return map. A task-space controller is then applied online to select whole-body joint torques which embed these target dynamics into the humanoid. Despite the body of work on the 2D and 3D-SLIP models, to the best of the authors’ knowledge, this is the ﬁrst time that a SLIP model has been embedded into a whole-body humanoid model. When running at 3.5 m/s, the controller is shown to reject lateral disturbances of 40 N·s applied at the waist. A ﬁnal demonstration shows the capability of the controller to stabilize running at 6.5 m/s, which is comparable with the speed of an Olympian in the 5000 meter run.","container-title":"2013 IEEE/RSJ International Conference on Intelligent Robots and Systems","DOI":"10.1109/IROS.2013.6697099","event-place":"Tokyo","event-title":"2013 IEEE/RSJ International Conference on Intelligent Robots and Systems (IROS 2013)","ISBN":"978-1-4673-6358-7","language":"en","page":"5134-5140","publisher":"IEEE","publisher-place":"Tokyo","source":"DOI.org (Crossref)","title":"High-speed humanoid running through control with a 3D-SLIP model","URL":"http://ieeexplore.ieee.org/document/6697099/","author":[{"family":"Wensing","given":"Patrick M."},{"family":"Orin","given":"David E."}],"accessed":{"date-parts":[["2023",4,17]]},"issued":{"date-parts":[["2013",11]]}}},{"id":289,"uris":["http://zotero.org/users/10106611/items/I7VAG4NR"],"itemData":{"id":289,"type":"paper-conference","abstract":"This paper presents a method for achieving stable periodic walking, consisting of phases of single and double support, on underactuated walking robots by embedding Spring Loaded Inverted Pendulum (SLIP) dynamics. Beginning with a SLIP model, the dynamics are stabilized to a constant energy level and periodic walking gaits are found; an equality constraint on torque can be used to shape the dynamics of the full-order robot to obey the corresponding SLIP dynamics. To transition these gaits to full-order robots, the essential elements of SLIP walking gaits, i.e., the swing leg touchdown angle, are utilized to synthesis control Lyapunov functions that result in inequality constraints in torque. Finally, the desired force interactions with the environment as dictated by SLIP dynamics are utilized to obtain inequality constraints in the reaction forces. Combining these equality and inequality constraints results in a multi-objective quadratic program based controller that is implemented on a multi-domain hybrid system model of an underactuated bipedal robot. The end result is stable periodic walking on the full-order model that shows remarkable similarity to the SLIP gait from which it was derived.","container-title":"53rd IEEE Conference on Decision and Control","DOI":"10.1109/CDC.2014.7039843","event-place":"Los Angeles, CA, USA","event-title":"2014 IEEE 53rd Annual Conference on Decision and Control (CDC)","ISBN":"978-1-4673-6090-6","language":"en","page":"2950-2957","publisher":"IEEE","publisher-place":"Los Angeles, CA, USA","source":"DOI.org (Crossref)","title":"Embedding of SLIP dynamics on underactuated bipedal robots through multi-objective quadratic program based control","URL":"http://ieeexplore.ieee.org/document/7039843/","author":[{"family":"Hereid","given":"Ayonga"},{"family":"Powell","given":"Matthew J."},{"family":"Ames","given":"Aaron D."}],"accessed":{"date-parts":[["2023",4,17]]},"issued":{"date-parts":[["2014",12]]}}}],"schema":"https://github.com/citation-style-language/schema/raw/master/csl-citation.json"} </w:instrText>
      </w:r>
      <w:r w:rsidR="00B153A9">
        <w:fldChar w:fldCharType="separate"/>
      </w:r>
      <w:r w:rsidR="001B369E" w:rsidRPr="001B369E">
        <w:rPr>
          <w:rFonts w:ascii="Calibri" w:hAnsi="Calibri" w:cs="Calibri"/>
        </w:rPr>
        <w:t>[14], [15]</w:t>
      </w:r>
      <w:r w:rsidR="00B153A9">
        <w:fldChar w:fldCharType="end"/>
      </w:r>
      <w:r>
        <w:t>, but these techniques are often limited in their applicability due to restrictive assumptions.</w:t>
      </w:r>
    </w:p>
    <w:p w14:paraId="165540BE" w14:textId="21EF3144" w:rsidR="002E78B2" w:rsidRDefault="0000141F" w:rsidP="001B369E">
      <w:r>
        <w:t xml:space="preserve">Centroidal dynamics-based motion planning systems are popular because of their unique mix of computational tractability and dynamic expressiveness. These techniques capture the basic dynamics of the system without having to worry with the robot's multiple degrees of freedom by addressing only the centroidal dynamics of the robot </w:t>
      </w:r>
      <w:r w:rsidR="0046776C">
        <w:fldChar w:fldCharType="begin"/>
      </w:r>
      <w:r w:rsidR="001B369E">
        <w:instrText xml:space="preserve"> ADDIN ZOTERO_ITEM CSL_CITATION {"citationID":"jVHDfbhq","properties":{"formattedCitation":"[16]","plainCitation":"[16]","noteIndex":0},"citationItems":[{"id":288,"uris":["http://zotero.org/users/10106611/items/IBBUWR46"],"itemData":{"id":288,"type":"article-journal","container-title":"Autonomous Robots","DOI":"10.1007/s10514-013-9341-4","ISSN":"0929-5593, 1573-7527","issue":"2-3","journalAbbreviation":"Auton Robot","language":"en","page":"161-176","source":"DOI.org (Crossref)","title":"Centroidal dynamics of a humanoid robot","volume":"35","author":[{"family":"Orin","given":"David E."},{"family":"Goswami","given":"Ambarish"},{"family":"Lee","given":"Sung-Hee"}],"issued":{"date-parts":[["2013",10]]}}}],"schema":"https://github.com/citation-style-language/schema/raw/master/csl-citation.json"} </w:instrText>
      </w:r>
      <w:r w:rsidR="0046776C">
        <w:fldChar w:fldCharType="separate"/>
      </w:r>
      <w:r w:rsidR="001B369E" w:rsidRPr="001B369E">
        <w:rPr>
          <w:rFonts w:ascii="Calibri" w:hAnsi="Calibri" w:cs="Calibri"/>
        </w:rPr>
        <w:t>[16]</w:t>
      </w:r>
      <w:r w:rsidR="0046776C">
        <w:fldChar w:fldCharType="end"/>
      </w:r>
      <w:r>
        <w:t xml:space="preserve">. Kino-dynamic planners </w:t>
      </w:r>
      <w:r w:rsidR="005B25E1">
        <w:fldChar w:fldCharType="begin"/>
      </w:r>
      <w:r w:rsidR="001B369E">
        <w:instrText xml:space="preserve"> ADDIN ZOTERO_ITEM CSL_CITATION {"citationID":"TNDY8ikJ","properties":{"formattedCitation":"[17], [18]","plainCitation":"[17], [18]","noteIndex":0},"citationItems":[{"id":292,"uris":["http://zotero.org/users/10106611/items/XZT63XUU"],"itemData":{"id":292,"type":"paper-conference","abstract":"To plan dynamic, whole-body motions for robots, one conventionally faces the choice between a complex, fullbody dynamic model containing every link and actuator of the robot, or a highly simpliﬁed model of the robot as a point mass. In this paper we explore a powerful middle ground between these extremes. We exploit the fact that while the full dynamics of humanoid robots are complicated, their centroidal dynamics (the evolution of the angular momentum and the center of mass (COM) position) are much simpler. By treating the dynamics of the robot in centroidal form and directly optimizing the joint trajectories for the actuated degrees of freedom, we arrive at a method that enjoys simpler dynamics, while still having the expressiveness required to handle kinematic constraints such as collision avoidance or reaching to a target. We further require that the robot’s COM and angular momentum as computed from the joint trajectories match those given by the centroidal dynamics. This ensures that the dynamics considered by our optimization are equivalent to the full dynamics of the robot, provided that the robot’s actuators can supply sufﬁcient torque. We demonstrate that this algorithm is capable of generating highly-dynamic motion plans with examples of a humanoid robot negotiating obstacle course elements and gait optimization for a quadrupedal robot. Additionally, we show that we can plan without pre-specifying the contact sequence by exploiting the complementarity conditions between contact forces and contact distance.","container-title":"2014 IEEE-RAS International Conference on Humanoid Robots","DOI":"10.1109/HUMANOIDS.2014.7041375","event-place":"Madrid","event-title":"2014 IEEE-RAS 14th International Conference on Humanoid Robots (Humanoids 2014)","ISBN":"978-1-4799-7174-9","language":"en","page":"295-302","publisher":"IEEE","publisher-place":"Madrid","source":"DOI.org (Crossref)","title":"Whole-body motion planning with centroidal dynamics and full kinematics","URL":"http://ieeexplore.ieee.org/document/7041375/","author":[{"family":"Dai","given":"Hongkai"},{"family":"Valenzuela","given":"Andres"},{"family":"Tedrake","given":"Russ"}],"accessed":{"date-parts":[["2023",4,17]]},"issued":{"date-parts":[["2014",11]]}}},{"id":293,"uris":["http://zotero.org/users/10106611/items/229N7RF9"],"itemData":{"id":293,"type":"paper-conference","abstract":"Optimal control approaches in combination with trajectory optimization have recently proven to be a promising control strategy for legged robots. Computationally efﬁcient and robust algorithms were derived using simpliﬁed models of the contact interaction between robot and environment such as the linear inverted pendulum model (LIPM). However, as humanoid robots enter more complex environments, less restrictive models become increasingly important. As we leave the regime of linear models, we need to build dedicated solvers that can compute interaction forces together with consistent kinematic plans for the whole-body. In this paper, we address the problem of planning robot motion and interaction forces for legged robots given predeﬁned contact surfaces. The motion generation process is decomposed into two alternating parts computing force and motion plans in coherence. We focus on the properties of the momentum computation leading to sparse optimal control formulations to be exploited by a dedicated solver. In our experiments, we demonstrate that our motion generation algorithm computes consistent contact forces and joint trajectories for our humanoid robot. We also demonstrate the favorable time complexity due to our formulation and composition of the momentum equations.","container-title":"2016 IEEE/RSJ International Conference on Intelligent Robots and Systems (IROS)","DOI":"10.1109/IROS.2016.7759420","language":"en","note":"arXiv:1605.08571 [cs]","page":"2703-2710","source":"arXiv.org","title":"Structured contact force optimization for kino-dynamic motion generation","URL":"http://arxiv.org/abs/1605.08571","author":[{"family":"Herzog","given":"Alexander"},{"family":"Schaal","given":"Stefan"},{"family":"Righetti","given":"Ludovic"}],"accessed":{"date-parts":[["2023",4,17]]},"issued":{"date-parts":[["2016",10]]}}}],"schema":"https://github.com/citation-style-language/schema/raw/master/csl-citation.json"} </w:instrText>
      </w:r>
      <w:r w:rsidR="005B25E1">
        <w:fldChar w:fldCharType="separate"/>
      </w:r>
      <w:r w:rsidR="001B369E" w:rsidRPr="001B369E">
        <w:rPr>
          <w:rFonts w:ascii="Calibri" w:hAnsi="Calibri" w:cs="Calibri"/>
        </w:rPr>
        <w:t>[17], [18]</w:t>
      </w:r>
      <w:r w:rsidR="005B25E1">
        <w:fldChar w:fldCharType="end"/>
      </w:r>
      <w:r w:rsidR="005B25E1">
        <w:t xml:space="preserve"> </w:t>
      </w:r>
      <w:r>
        <w:t>optimize the robot's centroidal dynamics as well as joint-level kinematics at the same time, which has advantages in terms of generality.</w:t>
      </w:r>
    </w:p>
    <w:p w14:paraId="6A8BC922" w14:textId="4E286446" w:rsidR="0001288B" w:rsidRDefault="0001288B" w:rsidP="00675FF5">
      <w:r>
        <w:t xml:space="preserve">To achieve a stable landing, the robot must waste kinetic energy over a lengthy </w:t>
      </w:r>
      <w:r>
        <w:t>time</w:t>
      </w:r>
      <w:r>
        <w:t xml:space="preserve"> while fast responding to the controller's expectation mistake caused by unmodeled dynamics, </w:t>
      </w:r>
      <w:r>
        <w:t>modelling</w:t>
      </w:r>
      <w:r>
        <w:t xml:space="preserve"> error, or external disturbance. This problem was addressed in </w:t>
      </w:r>
      <w:r w:rsidR="00F67165">
        <w:t xml:space="preserve">one of the work </w:t>
      </w:r>
      <w:r w:rsidR="00F67165">
        <w:fldChar w:fldCharType="begin"/>
      </w:r>
      <w:r w:rsidR="00675FF5">
        <w:instrText xml:space="preserve"> ADDIN ZOTERO_ITEM CSL_CITATION {"citationID":"P69NcYzP","properties":{"formattedCitation":"[9]","plainCitation":"[9]","noteIndex":0},"citationItems":[{"id":226,"uris":["http://zotero.org/users/10106611/items/YM2QDVDG"],"itemData":{"id":226,"type":"article","abstract":"Dynamic legged locomotion is a challenging topic because of the lack of established control schemes which can handle aerial phases, short stance times, and high-speed leg swings. In this paper, we propose a controller combining wholebody control (WBC) and model predictive control (MPC). In our framework, MPC ﬁnds an optimal reaction force proﬁle over a longer time horizon with a simple model, and WBC computes joint torque, position, and velocity commands based on the reaction forces computed from MPC. Unlike existing WBCs, which attempt to track commanded body trajectories, our controller is focused more on the reaction force command, which allows it to accomplish high speed dynamic locomotion with aerial phases. The newly devised WBC is integrated with MPC and tested on the Mini-Cheetah quadruped robot. To demonstrate the robustness and versatility, the controller is tested on six different gaits in a number of different environments, including outdoors and on a treadmill, reaching a top speed of 3.7 m/s.","language":"en","note":"arXiv:1909.06586 [cs]","number":"arXiv:1909.06586","publisher":"arXiv","source":"arXiv.org","title":"Highly Dynamic Quadruped Locomotion via Whole-Body Impulse Control and Model Predictive Control","URL":"http://arxiv.org/abs/1909.06586","author":[{"family":"Kim","given":"Donghyun"},{"family":"Di Carlo","given":"Jared"},{"family":"Katz","given":"Benjamin"},{"family":"Bledt","given":"Gerardo"},{"family":"Kim","given":"Sangbae"}],"accessed":{"date-parts":[["2023",4,16]]},"issued":{"date-parts":[["2019",9,14]]}}}],"schema":"https://github.com/citation-style-language/schema/raw/master/csl-citation.json"} </w:instrText>
      </w:r>
      <w:r w:rsidR="00F67165">
        <w:fldChar w:fldCharType="separate"/>
      </w:r>
      <w:r w:rsidR="00675FF5" w:rsidRPr="00675FF5">
        <w:rPr>
          <w:rFonts w:ascii="Calibri" w:hAnsi="Calibri" w:cs="Calibri"/>
        </w:rPr>
        <w:t>[9]</w:t>
      </w:r>
      <w:r w:rsidR="00F67165">
        <w:fldChar w:fldCharType="end"/>
      </w:r>
      <w:r w:rsidR="00F67165">
        <w:t xml:space="preserve"> </w:t>
      </w:r>
      <w:r>
        <w:t>which introduced a hierarchical control framework integrating model predictive control (MPC) with a basic lumped-mass model for long-time horizon optimization and whole-body impulse control (WBIC) for instantaneous high bandwidth control. WBIC and MPC shared the same position command in prior work. To fully exploit the best solution, WBIC uses the optimal motion discovered in MPC as the position reference, together with the response force commands. Furthermore, as long as the body orients command is not disobeyed, WBIC prioritizes a body orientation job above a centroidal momentum work to track desired centroidal angular momentum.</w:t>
      </w:r>
    </w:p>
    <w:p w14:paraId="7E9BAF50" w14:textId="3FC691D8" w:rsidR="00D43C20" w:rsidRDefault="00EB3368" w:rsidP="001F45DD">
      <w:r w:rsidRPr="00EB3368">
        <w:t>In contrast to the traditional Model Predictive Control (MPC) approach to locomotion, which formulates a hierarchical sequence of optimization problems, the proposed work formulates a single optimization problem posed over a hierarchy of models, and is thus known as Model Hierarchy Predictive Control (MHPC)</w:t>
      </w:r>
      <w:r>
        <w:t xml:space="preserve"> </w:t>
      </w:r>
      <w:r>
        <w:fldChar w:fldCharType="begin"/>
      </w:r>
      <w:r>
        <w:instrText xml:space="preserve"> ADDIN ZOTERO_ITEM CSL_CITATION {"citationID":"lBPegRyA","properties":{"formattedCitation":"[19]","plainCitation":"[19]","noteIndex":0},"citationItems":[{"id":237,"uris":["http://zotero.org/users/10106611/items/HV5RICCM"],"itemData":{"id":237,"type":"article-journal","abstract":"This paper presents a new predictive control architecture for high-dimensional robotic systems. As opposed to a conventional Model Predictive Control (MPC) approach to locomotion that formulates a hierarchical sequence of optimization problems, the proposed work formulates a single optimization problem posed over a hierarchy of models, and is thus named Model Hierarchy Predictive Control (MHPC). MHPC is formulated as a multi-phase receding-horizon Trajectory Optimization (TO) problem, and can be implemented using any general multiphase TO solver. MHPC is benchmarked in simulation on a quadruped, a biped, and a quadrotor, demonstrating control performance on par or exceeding whole-body MPC while maintaining a lower computational cost in each case. A preliminary gap jumping experiment is conducted on the MIT Mini Cheetah with the control policy generated ofﬂine, demonstrating the physical validity of the generated trajectories and motivating online MHPC in future work.","container-title":"IEEE Robotics and Automation Letters","DOI":"10.1109/LRA.2021.3061322","ISSN":"2377-3766, 2377-3774","issue":"2","journalAbbreviation":"IEEE Robot. Autom. Lett.","language":"en","note":"arXiv:2010.08881 [cs]","page":"3373-3380","source":"arXiv.org","title":"Model Hierarchy Predictive Control of Robotic Systems","volume":"6","author":[{"family":"Li","given":"He"},{"family":"Frei","given":"Robert J."},{"family":"Wensing","given":"Patrick M."}],"issued":{"date-parts":[["2021",4]]}}}],"schema":"https://github.com/citation-style-language/schema/raw/master/csl-citation.json"} </w:instrText>
      </w:r>
      <w:r>
        <w:fldChar w:fldCharType="separate"/>
      </w:r>
      <w:r w:rsidRPr="00EB3368">
        <w:rPr>
          <w:rFonts w:ascii="Calibri" w:hAnsi="Calibri" w:cs="Calibri"/>
        </w:rPr>
        <w:t>[19]</w:t>
      </w:r>
      <w:r>
        <w:fldChar w:fldCharType="end"/>
      </w:r>
      <w:r w:rsidR="008E727A">
        <w:t xml:space="preserve">. </w:t>
      </w:r>
      <w:r w:rsidR="008E727A" w:rsidRPr="008E727A">
        <w:t>A novel representation-free model predictive control (RF-MPC) framework for regulating different dynamic motions of a quadrupedal robot in three-dimensional (3-D) space is presented</w:t>
      </w:r>
      <w:r w:rsidR="008E727A">
        <w:t xml:space="preserve"> by </w:t>
      </w:r>
      <w:r w:rsidR="00AA1767">
        <w:fldChar w:fldCharType="begin"/>
      </w:r>
      <w:r w:rsidR="00AA1767">
        <w:instrText xml:space="preserve"> ADDIN ZOTERO_ITEM CSL_CITATION {"citationID":"sTfwGaHS","properties":{"formattedCitation":"[20]","plainCitation":"[20]","noteIndex":0},"citationItems":[{"id":239,"uris":["http://zotero.org/users/10106611/items/QJL3JQ9U"],"itemData":{"id":239,"type":"article-journal","abstract":"This paper presents a novel Representation-Free Model Predictive Control (RF-MPC) framework for controlling various dynamic motions of a quadrupedal robot in three dimensional (3D) space. Our formulation directly represents the rotational dynamics using the rotation matrix, which liberates us from the issues associated with the use of Euler angles and quaternion as the orientation representations. With a variationbased linearization scheme and a carefully constructed cost function, the MPC control law is transcribed to the standard Quadratic Program (QP) form. The MPC controller can operate at real-time rates of 250 Hz on a quadruped robot. Experimental results including periodic quadrupedal gaits and a controlled backﬂip validate that our control strategy could stabilize dynamic motions that involve singularity in 3D maneuvers.","container-title":"IEEE Transactions on Robotics","DOI":"10.1109/TRO.2020.3046415","ISSN":"1552-3098, 1941-0468","issue":"4","journalAbbreviation":"IEEE Trans. Robot.","language":"en","note":"arXiv:2012.10002 [cs]","page":"1154-1171","source":"arXiv.org","title":"Representation-Free Model Predictive Control for Dynamic Motions in Quadrupeds","volume":"37","author":[{"family":"Ding","given":"Yanran"},{"family":"Pandala","given":"Abhishek"},{"family":"Li","given":"Chuanzheng"},{"family":"Shin","given":"Young-Ha"},{"family":"Park","given":"Hae-Won"}],"issued":{"date-parts":[["2021",8]]}}}],"schema":"https://github.com/citation-style-language/schema/raw/master/csl-citation.json"} </w:instrText>
      </w:r>
      <w:r w:rsidR="00AA1767">
        <w:fldChar w:fldCharType="separate"/>
      </w:r>
      <w:r w:rsidR="00AA1767" w:rsidRPr="00AA1767">
        <w:rPr>
          <w:rFonts w:ascii="Calibri" w:hAnsi="Calibri" w:cs="Calibri"/>
        </w:rPr>
        <w:t>[20]</w:t>
      </w:r>
      <w:r w:rsidR="00AA1767">
        <w:fldChar w:fldCharType="end"/>
      </w:r>
      <w:r w:rsidR="00AA1767">
        <w:t>.</w:t>
      </w:r>
      <w:r w:rsidR="0098262B">
        <w:t xml:space="preserve"> Non-linear MPC (NMPC) presented by </w:t>
      </w:r>
      <w:r w:rsidR="001F45DD">
        <w:fldChar w:fldCharType="begin"/>
      </w:r>
      <w:r w:rsidR="001F45DD">
        <w:instrText xml:space="preserve"> ADDIN ZOTERO_ITEM CSL_CITATION {"citationID":"S8xQilVt","properties":{"formattedCitation":"[21], [22]","plainCitation":"[21], [22]","noteIndex":0},"citationItems":[{"id":218,"uris":["http://zotero.org/users/10106611/items/IFSVMLZM"],"itemData":{"id":218,"type":"article-journal","abstract":"In this work we present a whole-body Nonlinear Model Predictive Control approach for Rigid Body Systems subject to contacts. We use a full dynamic system model which also includes explicit contact dynamics. Therefore, contact locations, sequences and timings are not prespeciﬁed but optimized by the solver. Yet, thorough numerical and software engineering allows for running the nonlinear Optimal Control solver at rates up to 190 Hz on a quadruped for a time horizon of half a second. This outperforms the state of the art by at least one order of magnitude. Hardware experiments in form of periodic and non-periodic tasks are applied to two quadrupeds with different actuation systems. The obtained results underline the performance, transferability and robustness of the approach.","container-title":"IEEE Robotics and Automation Letters","DOI":"10.1109/LRA.2018.2800124","ISSN":"2377-3766, 2377-3774","issue":"3","journalAbbreviation":"IEEE Robot. Autom. Lett.","language":"en","note":"arXiv:1712.02889 [cs]","page":"1458-1465","source":"arXiv.org","title":"Whole-Body Nonlinear Model Predictive Control Through Contacts for Quadrupeds","volume":"3","author":[{"family":"Neunert","given":"Michael"},{"family":"Stäuble","given":"Markus"},{"family":"Giftthaler","given":"Markus"},{"family":"Bellicoso","given":"Carmine D."},{"family":"Carius","given":"Jan"},{"family":"Gehring","given":"Christian"},{"family":"Hutter","given":"Marco"},{"family":"Buchli","given":"Jonas"}],"issued":{"date-parts":[["2018",7]]}}},{"id":258,"uris":["http://zotero.org/users/10106611/items/ZLJS4T6B"],"itemData":{"id":258,"type":"article","abstract":"Online planning of whole-body motions for legged robots is challenging due to the inherent nonlinearity in the robot dynamics. In this work, we propose a nonlinear MPC framework, the BiConMP which can generate whole body trajectories online by efﬁciently exploiting the structure of the robot dynamics. BiConMP is used to generate various cyclic gaits on a real quadruped robot and its performance is evaluated on different terrain, countering unforeseen pushes and transitioning online between different gaits. Further, the ability of BiConMP to generate non-trivial acyclic whole-body dynamic motions on the robot is presented. The same approach is also used to generate various dynamic motions in MPC on a humanoid robot (Talos) and another quadruped robot (AnYmal) in simulation. Finally, an extensive empirical analysis on the effects of planning horizon and frequency on the nonlinear MPC framework is reported and discussed.","language":"en","note":"arXiv:2201.07601 [cs]","number":"arXiv:2201.07601","publisher":"arXiv","source":"arXiv.org","title":"BiConMP: A Nonlinear Model Predictive Control Framework for Whole Body Motion Planning","title-short":"BiConMP","URL":"http://arxiv.org/abs/2201.07601","author":[{"family":"Meduri","given":"Avadesh"},{"family":"Shah","given":"Paarth"},{"family":"Viereck","given":"Julian"},{"family":"Khadiv","given":"Majid"},{"family":"Havoutis","given":"Ioannis"},{"family":"Righetti","given":"Ludovic"}],"accessed":{"date-parts":[["2023",4,16]]},"issued":{"date-parts":[["2022",9,15]]}}}],"schema":"https://github.com/citation-style-language/schema/raw/master/csl-citation.json"} </w:instrText>
      </w:r>
      <w:r w:rsidR="001F45DD">
        <w:fldChar w:fldCharType="separate"/>
      </w:r>
      <w:r w:rsidR="001F45DD" w:rsidRPr="001F45DD">
        <w:rPr>
          <w:rFonts w:ascii="Calibri" w:hAnsi="Calibri" w:cs="Calibri"/>
        </w:rPr>
        <w:t>[21], [22]</w:t>
      </w:r>
      <w:r w:rsidR="001F45DD">
        <w:fldChar w:fldCharType="end"/>
      </w:r>
      <w:r w:rsidR="001F45DD">
        <w:t xml:space="preserve"> for dynamic motions. </w:t>
      </w:r>
    </w:p>
    <w:p w14:paraId="4B77B1A1" w14:textId="77777777" w:rsidR="005634F9" w:rsidRPr="005634F9" w:rsidRDefault="00A928CF" w:rsidP="005634F9">
      <w:r>
        <w:t xml:space="preserve">An adaptive force-based control for legged robots </w:t>
      </w:r>
      <w:r>
        <w:fldChar w:fldCharType="begin"/>
      </w:r>
      <w:r>
        <w:instrText xml:space="preserve"> ADDIN ZOTERO_ITEM CSL_CITATION {"citationID":"VvuBCf1a","properties":{"formattedCitation":"[23]","plainCitation":"[23]","noteIndex":0},"citationItems":[{"id":234,"uris":["http://zotero.org/users/10106611/items/KICI7DCC"],"itemData":{"id":234,"type":"article","abstract":"Adaptive control can address model uncertainty in control systems. However, it is preliminarily designed for tracking control. Recent advancements in the control of quadruped robots show that force control can effectively realize agile and robust locomotion. In this paper, we present a novel adaptive force-based control framework for legged robots. We introduce a new architecture in our proposed approach to incorporate adaptive control into quadratic programming (QP) force control. Since our approach is based on force control, it also retains the advantages of the baseline framework, such as robustness to uneven terrain, controllable friction constraints, or soft impacts. Our method is successfully validated in both simulation and hardware experiments. While the baseline QP control has shown a signiﬁcant degradation in the body tracking error with a small load, our proposed adaptive forcebased control can enable the 12-kg Unitree A1 robot to walk on rough terrains while carrying a heavy load of up to 6 kg (50% of the robot weight). When standing with four legs, our proposed adaptive control can even allow the robot to carry up to 11 kg of load (92% of the robot weight) with less than 5-cm tracking error in the robot height.","language":"en","note":"arXiv:2011.06236 [cs, eess]","number":"arXiv:2011.06236","publisher":"arXiv","source":"arXiv.org","title":"Adaptive Force-based Control for Legged Robots","URL":"http://arxiv.org/abs/2011.06236","author":[{"family":"Sombolestan","given":"Mohsen"},{"family":"Chen","given":"Yiyu"},{"family":"Nguyen","given":"Quan"}],"accessed":{"date-parts":[["2023",4,16]]},"issued":{"date-parts":[["2021",12,15]]}}}],"schema":"https://github.com/citation-style-language/schema/raw/master/csl-citation.json"} </w:instrText>
      </w:r>
      <w:r>
        <w:fldChar w:fldCharType="separate"/>
      </w:r>
      <w:r w:rsidRPr="00A928CF">
        <w:rPr>
          <w:rFonts w:ascii="Calibri" w:hAnsi="Calibri" w:cs="Calibri"/>
        </w:rPr>
        <w:t>[23]</w:t>
      </w:r>
      <w:r>
        <w:fldChar w:fldCharType="end"/>
      </w:r>
      <w:r w:rsidR="0065559B">
        <w:t xml:space="preserve"> </w:t>
      </w:r>
      <w:r w:rsidR="005634F9" w:rsidRPr="005634F9">
        <w:t>has demonstrated the effectiveness of adding adaptive control with quadratic programming (QP) force control. Because our method is based on force control, it preserves the benefits of the baseline framework, such as resilience to uneven terrain, adjustable friction restrictions, and mild impacts.</w:t>
      </w:r>
    </w:p>
    <w:p w14:paraId="2721DB2F" w14:textId="7D3EF3B8" w:rsidR="00005F66" w:rsidRDefault="00005F66" w:rsidP="00AA1767">
      <w:r>
        <w:t xml:space="preserve">The MIT Humanoid robot is the first attempt to adapt the extremely successful design ideas of the MIT Cheetah robots </w:t>
      </w:r>
      <w:r>
        <w:fldChar w:fldCharType="begin"/>
      </w:r>
      <w:r w:rsidR="00A928CF">
        <w:instrText xml:space="preserve"> ADDIN ZOTERO_ITEM CSL_CITATION {"citationID":"sTeaeCZI","properties":{"formattedCitation":"[6], [6]\\uc0\\u8211{}[8], [24], [25]","plainCitation":"[6], [6]–[8], [24], [25]","noteIndex":0},"citationItems":[{"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22,"uris":["http://zotero.org/users/10106611/items/QRDTSF3G"],"itemData":{"id":222,"type":"paper-conference","abstract":"This paper introduces a new robust, dynamic quadruped, the MIT Cheetah 3. Like its predecessor, the Cheetah 3 exploits tailored mechanical design to enable simple control strategies for dynamic locomotion and features highbandwidth proprioceptive actuators to manage physical interaction with the environment. A new leg design is presented that includes proprioceptive actuation on the abduction/adduction degrees of freedom in addition to an expanded range of motion on the hips and knees. To make full use of these new capabilities, general balance and locomotion controllers for Cheetah 3 are presented. These controllers are embedded into a modular control architecture that allows the robot to handle unexpected terrain disturbances through reactive gait modiﬁcation and without the need for external sensors or prior environment knowledge. The efﬁciency of the robot is demonstrated by a low Cost of Transport (CoT) over multiple gaits at moderate speeds, with the lowest CoT of 0.45 found during trotting. Experiments showcase the ability to blindly climb up stairs as a result of the full system integration. These results collectively represent a promising step toward a platform capable of generalized dynamic legged locomotion.","container-title":"2018 IEEE/RSJ International Conference on Intelligent Robots and Systems (IROS)","DOI":"10.1109/IROS.2018.8593885","event-place":"Madrid","event-title":"2018 IEEE/RSJ International Conference on Intelligent Robots and Systems (IROS)","ISBN":"978-1-5386-8094-0","language":"en","page":"2245-2252","publisher":"IEEE","publisher-place":"Madrid","source":"DOI.org (Crossref)","title":"MIT Cheetah 3: Design and Control of a Robust, Dynamic Quadruped Robot","title-short":"MIT Cheetah 3","URL":"https://ieeexplore.ieee.org/document/8593885/","author":[{"family":"Bledt","given":"Gerardo"},{"family":"Powell","given":"Matthew J."},{"family":"Katz","given":"Benjamin"},{"family":"Di Carlo","given":"Jared"},{"family":"Wensing","given":"Patrick M."},{"family":"Kim","given":"Sangbae"}],"accessed":{"date-parts":[["2023",4,16]]},"issued":{"date-parts":[["2018",10]]}}},{"id":220,"uris":["http://zotero.org/users/10106611/items/9DBLFQRJ"],"itemData":{"id":220,"type":"paper-conference","abstract":"This paper presents an implementation of model predictive control (MPC) to determine ground reaction forces for a torque-controlled quadruped robot. The robot dynamics are simpliﬁed to formulate the problem as convex optimization while still capturing the full 3D nature of the system. With the simpliﬁed model, ground reaction force planning problems are formulated for prediction horizons of up to 0.5 seconds, and are solved to optimality in under 1 ms at a rate of 20-30 Hz. Despite using a simpliﬁed model, the robot is capable of robust locomotion at a variety of speeds. Experimental results demonstrate control of gaits including stand, trot, ﬂying-trot, pronk, bound, pace, a 3-legged gait, and a full 3D gallop. The robot achieved forward speeds of up to 3 m/s, lateral speeds up to 1 m/s, and angular speeds up to 180 deg/sec. Our approach is general enough to perform all these behaviors with the same set of gains and weights.","container-title":"2018 IEEE/RSJ International Conference on Intelligent Robots and Systems (IROS)","DOI":"10.1109/IROS.2018.8594448","event-place":"Madrid","event-title":"2018 IEEE/RSJ International Conference on Intelligent Robots and Systems (IROS)","ISBN":"978-1-5386-8094-0","language":"en","page":"1-9","publisher":"IEEE","publisher-place":"Madrid","source":"DOI.org (Crossref)","title":"Dynamic Locomotion in the MIT Cheetah 3 Through Convex Model-Predictive Control","URL":"https://ieeexplore.ieee.org/document/8594448/","author":[{"family":"Di Carlo","given":"Jared"},{"family":"Wensing","given":"Patrick M."},{"family":"Katz","given":"Benjamin"},{"family":"Bledt","given":"Gerardo"},{"family":"Kim","given":"Sangbae"}],"accessed":{"date-parts":[["2023",4,16]]},"issued":{"date-parts":[["2018",10]]}}},{"id":227,"uris":["http://zotero.org/users/10106611/items/BYQEWJCT"],"itemData":{"id":227,"type":"paper-conference","abstract":"Mini Cheetah is a small and inexpensive, yet powerful and mechanically robust quadruped robot, intended to enable rapid development of control systems for legged robots. The robot uses custom backdriveable modular actuators, which enable high-bandwidth force control, high force density, and robustness to impacts. Standing around 0.3 m tall and weighing 9 kg, Mini Cheetah can easily be handled by a single operator. We have demonstrated dynamic trot, trot-run, bounding, and pronking gaits on the robot to speeds of up to 2.45 meters per second using Convex Model-Predictive Control (cMPC). In addition to locomotion, we have used the robot to execute 360◦ backﬂips, with trajectories generated using ofﬂine nonlinear optimization.","container-title":"2019 International Conference on Robotics and Automation (ICRA)","DOI":"10.1109/ICRA.2019.8793865","event-place":"Montreal, QC, Canada","event-title":"2019 International Conference on Robotics and Automation (ICRA)","ISBN":"978-1-5386-6027-0","language":"en","page":"6295-6301","publisher":"IEEE","publisher-place":"Montreal, QC, Canada","source":"DOI.org (Crossref)","title":"Mini Cheetah: A Platform for Pushing the Limits of Dynamic Quadruped Control","title-short":"Mini Cheetah","URL":"https://ieeexplore.ieee.org/document/8793865/","author":[{"family":"Katz","given":"Benjamin"},{"family":"Carlo","given":"Jared Di"},{"family":"Kim","given":"Sangbae"}],"accessed":{"date-parts":[["2023",4,16]]},"issued":{"date-parts":[["2019",5]]}}},{"id":229,"uris":["http://zotero.org/users/10106611/items/RQKUAQ3T"],"itemData":{"id":229,"type":"paper-conference","abstract":"This paper presents a novel methodology for implementing optimized jumping behavior on quadruped robots. Our method includes efﬁcient trajectory optimization, precise high-frequency tracking controller and robust landing controller for stabilizing the robot body position and orientation after impact. Experimental validation was successfully conducted on the MIT Cheetah 3, enabling the robot to repeatably jump onto and jump down from a desk with the height of 30 (0.76 m). The result demonstrates the advantages of the approach as well as the capability of the robot hardware itself.","container-title":"2019 International Conference on Robotics and Automation (ICRA)","DOI":"10.1109/ICRA.2019.8794449","event-place":"Montreal, QC, Canada","event-title":"2019 International Conference on Robotics and Automation (ICRA)","ISBN":"978-1-5386-6027-0","language":"en","page":"7448-7454","publisher":"IEEE","publisher-place":"Montreal, QC, Canada","source":"DOI.org (Crossref)","title":"Optimized Jumping on the MIT Cheetah 3 Robot","URL":"https://ieeexplore.ieee.org/document/8794449/","author":[{"family":"Nguyen","given":"Quan"},{"family":"Powell","given":"Matthew J."},{"family":"Katz","given":"Benjamin"},{"family":"Carlo","given":"Jared Di"},{"family":"Kim","given":"Sangbae"}],"accessed":{"date-parts":[["2023",4,16]]},"issued":{"date-parts":[["2019",5]]}}}],"schema":"https://github.com/citation-style-language/schema/raw/master/csl-citation.json"} </w:instrText>
      </w:r>
      <w:r>
        <w:fldChar w:fldCharType="separate"/>
      </w:r>
      <w:r w:rsidR="00A928CF" w:rsidRPr="00A928CF">
        <w:rPr>
          <w:rFonts w:ascii="Calibri" w:hAnsi="Calibri" w:cs="Calibri"/>
          <w:szCs w:val="24"/>
        </w:rPr>
        <w:t>[6], [6]–[8], [24], [25]</w:t>
      </w:r>
      <w:r>
        <w:fldChar w:fldCharType="end"/>
      </w:r>
      <w:r>
        <w:t xml:space="preserve"> to a humanoid robot. A unique kino-</w:t>
      </w:r>
      <w:r w:rsidR="008E727A">
        <w:fldChar w:fldCharType="begin"/>
      </w:r>
      <w:r w:rsidR="00AA1767">
        <w:instrText xml:space="preserve"> ADDIN ZOTERO_ITEM CSL_CITATION {"citationID":"X6oFSF6t","properties":{"formattedCitation":"[20]","plainCitation":"[20]","noteIndex":0},"citationItems":[{"id":239,"uris":["http://zotero.org/users/10106611/items/QJL3JQ9U"],"itemData":{"id":239,"type":"article-journal","abstract":"This paper presents a novel Representation-Free Model Predictive Control (RF-MPC) framework for controlling various dynamic motions of a quadrupedal robot in three dimensional (3D) space. Our formulation directly represents the rotational dynamics using the rotation matrix, which liberates us from the issues associated with the use of Euler angles and quaternion as the orientation representations. With a variationbased linearization scheme and a carefully constructed cost function, the MPC control law is transcribed to the standard Quadratic Program (QP) form. The MPC controller can operate at real-time rates of 250 Hz on a quadruped robot. Experimental results including periodic quadrupedal gaits and a controlled backﬂip validate that our control strategy could stabilize dynamic motions that involve singularity in 3D maneuvers.","container-title":"IEEE Transactions on Robotics","DOI":"10.1109/TRO.2020.3046415","ISSN":"1552-3098, 1941-0468","issue":"4","journalAbbreviation":"IEEE Trans. Robot.","language":"en","note":"arXiv:2012.10002 [cs]","page":"1154-1171","source":"arXiv.org","title":"Representation-Free Model Predictive Control for Dynamic Motions in Quadrupeds","volume":"37","author":[{"family":"Ding","given":"Yanran"},{"family":"Pandala","given":"Abhishek"},{"family":"Li","given":"Chuanzheng"},{"family":"Shin","given":"Young-Ha"},{"family":"Park","given":"Hae-Won"}],"issued":{"date-parts":[["2021",8]]}}}],"schema":"https://github.com/citation-style-language/schema/raw/master/csl-citation.json"} </w:instrText>
      </w:r>
      <w:r w:rsidR="008E727A">
        <w:fldChar w:fldCharType="separate"/>
      </w:r>
      <w:r w:rsidR="00AA1767" w:rsidRPr="00AA1767">
        <w:rPr>
          <w:rFonts w:ascii="Calibri" w:hAnsi="Calibri" w:cs="Calibri"/>
        </w:rPr>
        <w:t>[20]</w:t>
      </w:r>
      <w:r w:rsidR="008E727A">
        <w:fldChar w:fldCharType="end"/>
      </w:r>
      <w:r>
        <w:t xml:space="preserve"> planner that efficiently deals with the actuator restrictions of the robot is created in order to harness the full dynamic capabilities of the robot in impulsive motions. We use a hierarchical control system to achieve safe jump landings by efficiently merging model-predictive control with whole-body control.</w:t>
      </w:r>
    </w:p>
    <w:p w14:paraId="787491A9" w14:textId="4AB0C15C" w:rsidR="004066E4" w:rsidRDefault="001A5044" w:rsidP="00A928CF">
      <w:r>
        <w:t xml:space="preserve">Previously, </w:t>
      </w:r>
      <w:r w:rsidRPr="001A5044">
        <w:t>Early studies on highly dynamic motion such as jumping and running in legged robots are largely influenced by the heuristic control implemented on Raibert’s hoppers</w:t>
      </w:r>
      <w:r>
        <w:t xml:space="preserve">. </w:t>
      </w:r>
      <w:r w:rsidR="008E1985">
        <w:t xml:space="preserve">An unified model with inertia shaping </w:t>
      </w:r>
      <w:r w:rsidR="008476FE">
        <w:fldChar w:fldCharType="begin"/>
      </w:r>
      <w:r w:rsidR="00A928CF">
        <w:instrText xml:space="preserve"> ADDIN ZOTERO_ITEM CSL_CITATION {"citationID":"g2zsTqU5","properties":{"formattedCitation":"[26]","plainCitation":"[26]","noteIndex":0},"citationItems":[{"id":241,"uris":["http://zotero.org/users/10106611/items/SEYGMDZ2"],"itemData":{"id":241,"type":"article","abstract":"To achieve highly dynamic jumps of legged robots, it is essential to control the rotational dynamics of the robot. In this paper, we aim to improve the jumping performance by proposing a uniﬁed model for planning highly dynamic jumps that can approximately model the centroidal inertia. This model abstracts the robot as a single rigid body for the base and point masses for the legs. The model is called the Lump Leg Single Rigid Body Model (LL-SRBM) and can be used to plan motions for both bipedal and quadrupedal robots. By taking the effects of leg dynamics into account, LL-SRBM provides a computationally efﬁcient way for the motion planner to change the centroidal inertia of the robot with various leg conﬁgurations. Concurrently, we propose a novel contact detection method by using the norm of the average spatial velocity. After the contact is detected, the controller is switched to force control to achieve a soft landing. Twisting jump and forward jump experiments on the bipedal robot SLIDER and quadrupedal robot ANYmal demonstrate the improved jump performance by actively changing the centroidal inertia. These experiments also show the generalization and the robustness of the integrated planning and control framework.","language":"en","note":"arXiv:2109.04581 [cs, eess]","number":"arXiv:2109.04581","publisher":"arXiv","source":"arXiv.org","title":"A Unified Model with Inertia Shaping for Highly Dynamic Jumps of Legged Robots","URL":"http://arxiv.org/abs/2109.04581","author":[{"family":"Wang","given":"Ke"},{"family":"Xin","given":"Guiyang"},{"family":"Xin","given":"Songyan"},{"family":"Mistry","given":"Michael"},{"family":"Vijayakumar","given":"Sethu"},{"family":"Kormushev","given":"Petar"}],"accessed":{"date-parts":[["2023",4,16]]},"issued":{"date-parts":[["2021",9,9]]}}}],"schema":"https://github.com/citation-style-language/schema/raw/master/csl-citation.json"} </w:instrText>
      </w:r>
      <w:r w:rsidR="008476FE">
        <w:fldChar w:fldCharType="separate"/>
      </w:r>
      <w:r w:rsidR="00A928CF" w:rsidRPr="00A928CF">
        <w:rPr>
          <w:rFonts w:ascii="Calibri" w:hAnsi="Calibri" w:cs="Calibri"/>
        </w:rPr>
        <w:t>[26]</w:t>
      </w:r>
      <w:r w:rsidR="008476FE">
        <w:fldChar w:fldCharType="end"/>
      </w:r>
      <w:r w:rsidR="00581FCD">
        <w:t xml:space="preserve"> </w:t>
      </w:r>
      <w:r w:rsidR="002B4CF9">
        <w:t>can approximately model the centroidal inertia and has</w:t>
      </w:r>
      <w:r w:rsidR="00581FCD">
        <w:t xml:space="preserve"> improved the jumping </w:t>
      </w:r>
      <w:r w:rsidR="00581FCD">
        <w:lastRenderedPageBreak/>
        <w:t>performance</w:t>
      </w:r>
      <w:r w:rsidR="00696117">
        <w:t xml:space="preserve"> on SLIDER, a knee-less bipedal robot. </w:t>
      </w:r>
      <w:r w:rsidR="00AA1767">
        <w:t xml:space="preserve">Stanford Doggo </w:t>
      </w:r>
      <w:r w:rsidR="00143D63">
        <w:fldChar w:fldCharType="begin"/>
      </w:r>
      <w:r w:rsidR="00A928CF">
        <w:instrText xml:space="preserve"> ADDIN ZOTERO_ITEM CSL_CITATION {"citationID":"y8uWcXC9","properties":{"formattedCitation":"[27]","plainCitation":"[27]","noteIndex":0},"citationItems":[{"id":231,"uris":["http://zotero.org/users/10106611/items/H7245YFU"],"itemData":{"id":231,"type":"paper-conference","abstract":"This paper presents Stanford Doggo, a quasidirect-drive quadruped capable of dynamic locomotion. This robot matches or exceeds common performance metrics of stateof-the-art legged robots. In terms of vertical jumping agility, a measure of average vertical speed, Stanford Doggo matches the best performing animal and surpasses the previous best robot by 22%. An overall design architecture is presented with focus on our quasi-direct-drive design methodology. The hardware and software to replicate this robot is open-source, requires only hand tools for manufacturing and assembly, and costs less than $3000.","container-title":"2019 International Conference on Robotics and Automation (ICRA)","DOI":"10.1109/ICRA.2019.8794436","event-place":"Montreal, QC, Canada","event-title":"2019 International Conference on Robotics and Automation (ICRA)","ISBN":"978-1-5386-6027-0","language":"en","page":"6309-6315","publisher":"IEEE","publisher-place":"Montreal, QC, Canada","source":"DOI.org (Crossref)","title":"Stanford Doggo: An Open-Source, Quasi-Direct-Drive Quadruped","title-short":"Stanford Doggo","URL":"https://ieeexplore.ieee.org/document/8794436/","author":[{"family":"Kau","given":"Nathan"},{"family":"Schultz","given":"Aaron"},{"family":"Ferrante","given":"Natalie"},{"family":"Slade","given":"Patrick"}],"accessed":{"date-parts":[["2023",4,16]]},"issued":{"date-parts":[["2019",5]]}}}],"schema":"https://github.com/citation-style-language/schema/raw/master/csl-citation.json"} </w:instrText>
      </w:r>
      <w:r w:rsidR="00143D63">
        <w:fldChar w:fldCharType="separate"/>
      </w:r>
      <w:r w:rsidR="00A928CF" w:rsidRPr="00A928CF">
        <w:rPr>
          <w:rFonts w:ascii="Calibri" w:hAnsi="Calibri" w:cs="Calibri"/>
        </w:rPr>
        <w:t>[27]</w:t>
      </w:r>
      <w:r w:rsidR="00143D63">
        <w:fldChar w:fldCharType="end"/>
      </w:r>
      <w:r w:rsidR="00AD76FF">
        <w:t xml:space="preserve"> </w:t>
      </w:r>
      <w:r w:rsidR="001E7C30" w:rsidRPr="001E7C30">
        <w:t>merges the dexterity and inherent stability of quadruped robots with a vertical jumping agility greater than specialized monopods and matching that of the highest performing animal, the galago</w:t>
      </w:r>
      <w:r w:rsidR="005634F9">
        <w:t xml:space="preserve"> </w:t>
      </w:r>
      <w:r w:rsidR="0098262B">
        <w:fldChar w:fldCharType="begin"/>
      </w:r>
      <w:r w:rsidR="001F45DD">
        <w:instrText xml:space="preserve"> ADDIN ZOTERO_ITEM CSL_CITATION {"citationID":"TFyG4g7o","properties":{"formattedCitation":"[21], [22]","plainCitation":"[21], [22]","noteIndex":0},"citationItems":[{"id":218,"uris":["http://zotero.org/users/10106611/items/IFSVMLZM"],"itemData":{"id":218,"type":"article-journal","abstract":"In this work we present a whole-body Nonlinear Model Predictive Control approach for Rigid Body Systems subject to contacts. We use a full dynamic system model which also includes explicit contact dynamics. Therefore, contact locations, sequences and timings are not prespeciﬁed but optimized by the solver. Yet, thorough numerical and software engineering allows for running the nonlinear Optimal Control solver at rates up to 190 Hz on a quadruped for a time horizon of half a second. This outperforms the state of the art by at least one order of magnitude. Hardware experiments in form of periodic and non-periodic tasks are applied to two quadrupeds with different actuation systems. The obtained results underline the performance, transferability and robustness of the approach.","container-title":"IEEE Robotics and Automation Letters","DOI":"10.1109/LRA.2018.2800124","ISSN":"2377-3766, 2377-3774","issue":"3","journalAbbreviation":"IEEE Robot. Autom. Lett.","language":"en","note":"arXiv:1712.02889 [cs]","page":"1458-1465","source":"arXiv.org","title":"Whole-Body Nonlinear Model Predictive Control Through Contacts for Quadrupeds","volume":"3","author":[{"family":"Neunert","given":"Michael"},{"family":"Stäuble","given":"Markus"},{"family":"Giftthaler","given":"Markus"},{"family":"Bellicoso","given":"Carmine D."},{"family":"Carius","given":"Jan"},{"family":"Gehring","given":"Christian"},{"family":"Hutter","given":"Marco"},{"family":"Buchli","given":"Jonas"}],"issued":{"date-parts":[["2018",7]]}}},{"id":258,"uris":["http://zotero.org/users/10106611/items/ZLJS4T6B"],"itemData":{"id":258,"type":"article","abstract":"Online planning of whole-body motions for legged robots is challenging due to the inherent nonlinearity in the robot dynamics. In this work, we propose a nonlinear MPC framework, the BiConMP which can generate whole body trajectories online by efﬁciently exploiting the structure of the robot dynamics. BiConMP is used to generate various cyclic gaits on a real quadruped robot and its performance is evaluated on different terrain, countering unforeseen pushes and transitioning online between different gaits. Further, the ability of BiConMP to generate non-trivial acyclic whole-body dynamic motions on the robot is presented. The same approach is also used to generate various dynamic motions in MPC on a humanoid robot (Talos) and another quadruped robot (AnYmal) in simulation. Finally, an extensive empirical analysis on the effects of planning horizon and frequency on the nonlinear MPC framework is reported and discussed.","language":"en","note":"arXiv:2201.07601 [cs]","number":"arXiv:2201.07601","publisher":"arXiv","source":"arXiv.org","title":"BiConMP: A Nonlinear Model Predictive Control Framework for Whole Body Motion Planning","title-short":"BiConMP","URL":"http://arxiv.org/abs/2201.07601","author":[{"family":"Meduri","given":"Avadesh"},{"family":"Shah","given":"Paarth"},{"family":"Viereck","given":"Julian"},{"family":"Khadiv","given":"Majid"},{"family":"Havoutis","given":"Ioannis"},{"family":"Righetti","given":"Ludovic"}],"accessed":{"date-parts":[["2023",4,16]]},"issued":{"date-parts":[["2022",9,15]]}}}],"schema":"https://github.com/citation-style-language/schema/raw/master/csl-citation.json"} </w:instrText>
      </w:r>
      <w:r w:rsidR="0098262B">
        <w:fldChar w:fldCharType="separate"/>
      </w:r>
      <w:r w:rsidR="001F45DD" w:rsidRPr="001F45DD">
        <w:rPr>
          <w:rFonts w:ascii="Calibri" w:hAnsi="Calibri" w:cs="Calibri"/>
        </w:rPr>
        <w:t>[21], [22]</w:t>
      </w:r>
      <w:r w:rsidR="0098262B">
        <w:fldChar w:fldCharType="end"/>
      </w:r>
      <w:r w:rsidR="005634F9">
        <w:t>.</w:t>
      </w:r>
    </w:p>
    <w:p w14:paraId="36D9E1A7" w14:textId="46FB16CD" w:rsidR="005634F9" w:rsidRDefault="00A15D8C" w:rsidP="005634F9">
      <w:r>
        <w:t xml:space="preserve">The combination </w:t>
      </w:r>
      <w:r w:rsidR="00B23592">
        <w:t>of MPC and joint PD controller has been propose by</w:t>
      </w:r>
      <w:r>
        <w:t xml:space="preserve"> </w:t>
      </w:r>
      <w:r w:rsidR="005634F9">
        <w:fldChar w:fldCharType="begin"/>
      </w:r>
      <w:r w:rsidR="005634F9">
        <w:instrText xml:space="preserve"> ADDIN ZOTERO_ITEM CSL_CITATION {"citationID":"bTMNLZ79","properties":{"formattedCitation":"[28]","plainCitation":"[28]","noteIndex":0},"citationItems":[{"id":261,"uris":["http://zotero.org/users/10106611/items/7AW2GSDH"],"itemData":{"id":261,"type":"article","abstract":"Performing highly agile dynamic motions, such as jumping or running on uneven stepping stones has remained a challenging problem in legged robot locomotion. This paper presents a framework that combines trajectory optimization and model predictive control to perform robust and consecutive jumping on stepping stones. In our approach, we ﬁrst utilize trajectory optimization based on full-nonlinear dynamics of the robot to generate periodic jumping trajectories for various jumping distances. A jumping controller based on a model predictive control is then designed for realizing smooth jumping transitions, enabling the robot to achieve continuous jumps on stepping stones. Thanks to the incorporation of MPC as a real-time feedback controller, the proposed framework is also validated to be robust to uneven platforms with unknown height perturbations and model uncertainty on the robot dynamics.","language":"en","note":"arXiv:2204.01147 [cs]","number":"arXiv:2204.01147","publisher":"arXiv","source":"arXiv.org","title":"Continuous Jumping for Legged Robots on Stepping Stones via Trajectory Optimization and Model Predictive Control","URL":"http://arxiv.org/abs/2204.01147","author":[{"family":"Nguyen","given":"Chuong"},{"family":"Bao","given":"Lingfan"},{"family":"Nguyen","given":"Quan"}],"accessed":{"date-parts":[["2023",4,16]]},"issued":{"date-parts":[["2022",9,16]]}}}],"schema":"https://github.com/citation-style-language/schema/raw/master/csl-citation.json"} </w:instrText>
      </w:r>
      <w:r w:rsidR="005634F9">
        <w:fldChar w:fldCharType="separate"/>
      </w:r>
      <w:r w:rsidR="005634F9" w:rsidRPr="005634F9">
        <w:rPr>
          <w:rFonts w:ascii="Calibri" w:hAnsi="Calibri" w:cs="Calibri"/>
        </w:rPr>
        <w:t>[28]</w:t>
      </w:r>
      <w:r w:rsidR="005634F9">
        <w:fldChar w:fldCharType="end"/>
      </w:r>
      <w:r w:rsidR="00B23592">
        <w:t xml:space="preserve"> to achieve smooth jumping transition and accurate jumping trajectories. </w:t>
      </w:r>
    </w:p>
    <w:p w14:paraId="3A81F85D" w14:textId="10517F0D" w:rsidR="00005F66" w:rsidRDefault="00706591" w:rsidP="005634F9">
      <w:r>
        <w:t xml:space="preserve">Online optimization has been presented by </w:t>
      </w:r>
      <w:r w:rsidR="006A21E8">
        <w:fldChar w:fldCharType="begin"/>
      </w:r>
      <w:r w:rsidR="00675FF5">
        <w:instrText xml:space="preserve"> ADDIN ZOTERO_ITEM CSL_CITATION {"citationID":"kzSfao2E","properties":{"formattedCitation":"[10]","plainCitation":"[10]","noteIndex":0},"citationItems":[{"id":256,"uris":["http://zotero.org/users/10106611/items/CE4PRWC3"],"itemData":{"id":256,"type":"paper-conference","abstract":"Obtaining highly dynamic motions in robots is a difﬁcult task. In recent years, sophistication in mechanical design, improved algorithms, and high computational power allows new robots to perform natural gaits and dynamic motions such as backﬂips. Ofﬂine optimization is often necessary to obtain good performance in those difﬁcult motions. However, when an athlete does a backﬂip, he will adapt “online” to any change, and that is shown in the robustness of the movements. One of the biggest challenges in robotics is to perform those movements using online optimization with the dynamics of the robot. Here, we present an approach to deal with complicated tasks using online optimization. We obtain 90◦ rotational jumps and jumps over sloped terrain in the Mini-Cheetah hardware, and online-optimized backﬂips, sideﬂips, and frontﬂips in a realtime physical simulator with full-body dynamics.","container-title":"2021 IEEE International Conference on Robotics and Automation (ICRA)","DOI":"10.1109/ICRA48506.2021.9561913","event-place":"Xi'an, China","event-title":"2021 IEEE International Conference on Robotics and Automation (ICRA)","ISBN":"978-1-72819-077-8","language":"en","page":"7344-7349","publisher":"IEEE","publisher-place":"Xi'an, China","source":"DOI.org (Crossref)","title":"Time-Varying Model Predictive Control for Highly Dynamic Motions of Quadrupedal Robots","URL":"https://ieeexplore.ieee.org/document/9561913/","author":[{"family":"Garcia","given":"Gabriel"},{"family":"Griffin","given":"Robert"},{"family":"Pratt","given":"Jerry"}],"accessed":{"date-parts":[["2023",4,16]]},"issued":{"date-parts":[["2021",5,30]]}}}],"schema":"https://github.com/citation-style-language/schema/raw/master/csl-citation.json"} </w:instrText>
      </w:r>
      <w:r w:rsidR="006A21E8">
        <w:fldChar w:fldCharType="separate"/>
      </w:r>
      <w:r w:rsidR="00675FF5" w:rsidRPr="00675FF5">
        <w:rPr>
          <w:rFonts w:ascii="Calibri" w:hAnsi="Calibri" w:cs="Calibri"/>
        </w:rPr>
        <w:t>[10]</w:t>
      </w:r>
      <w:r w:rsidR="006A21E8">
        <w:fldChar w:fldCharType="end"/>
      </w:r>
      <w:r w:rsidR="00493FDC">
        <w:t xml:space="preserve"> incorporated with </w:t>
      </w:r>
      <w:r w:rsidR="00F71EDA">
        <w:t>MPC</w:t>
      </w:r>
      <w:r w:rsidR="00F031A0">
        <w:t>, but it has limitation that their QP program</w:t>
      </w:r>
      <w:r w:rsidR="003B33C9">
        <w:t xml:space="preserve"> the authors are using is a discretization of the continuous optimization, yielding numerical errors. </w:t>
      </w:r>
      <w:r w:rsidR="00FA4939">
        <w:t>Force-and-moment-based MPC</w:t>
      </w:r>
      <w:r w:rsidR="0096381F">
        <w:t xml:space="preserve"> has also been used by </w:t>
      </w:r>
      <w:r w:rsidR="0096381F">
        <w:fldChar w:fldCharType="begin"/>
      </w:r>
      <w:r w:rsidR="005634F9">
        <w:instrText xml:space="preserve"> ADDIN ZOTERO_ITEM CSL_CITATION {"citationID":"I2YWSf1A","properties":{"formattedCitation":"[29]","plainCitation":"[29]","noteIndex":0},"citationItems":[{"id":249,"uris":["http://zotero.org/users/10106611/items/D3IDVHVW"],"itemData":{"id":249,"type":"article","abstract":"In this paper, we propose a novel framework on force-and-moment-based Model Predictive Control (MPC) for dynamic legged robots. Speciﬁcally, we present a formulation of MPC designed for 10 degree-of-freedom (DoF) bipedal robots using simpliﬁed rigid body dynamics with input forces and moments. This MPC controller will calculate the optimal inputs applied to the robot, including 3-D forces and 2-D moments at each foot. These desired inputs will then be generated by mapping these forces and moments to motor torques of 5 actuators on each leg. We evaluate our proposed control design on physical simulation of a 10 degree-of-freedom (DoF) bipedal robot. The robot can achieve fast walking speed up to 1.6 m/s on rough terrain, with accurate velocity tracking. With the same control framework, our proposed approach can achieve a wide range of dynamic motions including walking, hopping, and running using the same set of control parameters.","language":"en","note":"arXiv:2104.00065 [cs, eess]","number":"arXiv:2104.00065","publisher":"arXiv","source":"arXiv.org","title":"Force-and-moment-based Model Predictive Control for Achieving Highly Dynamic Locomotion on Bipedal Robots","URL":"http://arxiv.org/abs/2104.00065","author":[{"family":"Li","given":"Junheng"},{"family":"Nguyen","given":"Quan"}],"accessed":{"date-parts":[["2023",4,16]]},"issued":{"date-parts":[["2021",10,6]]}}}],"schema":"https://github.com/citation-style-language/schema/raw/master/csl-citation.json"} </w:instrText>
      </w:r>
      <w:r w:rsidR="0096381F">
        <w:fldChar w:fldCharType="separate"/>
      </w:r>
      <w:r w:rsidR="005634F9" w:rsidRPr="005634F9">
        <w:rPr>
          <w:rFonts w:ascii="Calibri" w:hAnsi="Calibri" w:cs="Calibri"/>
        </w:rPr>
        <w:t>[29]</w:t>
      </w:r>
      <w:r w:rsidR="0096381F">
        <w:fldChar w:fldCharType="end"/>
      </w:r>
      <w:r w:rsidR="00F30369">
        <w:t xml:space="preserve"> to achieve highy dynamic locomotion on rough terrains for 10 DoF bipedal robots. </w:t>
      </w:r>
    </w:p>
    <w:p w14:paraId="0F3205F5" w14:textId="2837DAF4" w:rsidR="00F8048C" w:rsidRDefault="00042895" w:rsidP="005634F9">
      <w:r>
        <w:t>The Centroidal Inertia Isotropy</w:t>
      </w:r>
      <w:r w:rsidR="0057412D">
        <w:t xml:space="preserve"> </w:t>
      </w:r>
      <w:r w:rsidR="00564673">
        <w:t xml:space="preserve">metric </w:t>
      </w:r>
      <w:r w:rsidR="0057412D">
        <w:t xml:space="preserve">has been used by </w:t>
      </w:r>
      <w:r w:rsidR="0057412D">
        <w:fldChar w:fldCharType="begin"/>
      </w:r>
      <w:r w:rsidR="005634F9">
        <w:instrText xml:space="preserve"> ADDIN ZOTERO_ITEM CSL_CITATION {"citationID":"pIPpSFyU","properties":{"formattedCitation":"[30]","plainCitation":"[30]","noteIndex":0},"citationItems":[{"id":270,"uris":["http://zotero.org/users/10106611/items/HLVW59VT"],"itemData":{"id":270,"type":"article","abstract":"To be useful tools in real scenarios, humanoid robots must realize tasks dynamically. This means that they must be capable of applying substantial forces, rapidly swinging their limbs, and also mitigating impacts that may occur during the motion. Towards creating capable humanoids, this letter presents the leg of the robot TELLO and demonstrates how it embodies two new fundamental design concepts for dynamic legged robots. The limbs follows the principles of: (i) Cooperative Actuation (CA), by combining motors in differential conﬁgurations to increase the force capability of the limb. We demonstrate that the CA conﬁguration requires half the motor torque to perform a jump in comparison to conventional serial design conﬁgurations. And (ii) proximal actuation, by placing heavy motors near the body to reduce the inertia of the limb. To quantify the effect of motor placement on the robot’s dynamics, we introduce a novel metric entitle Centroidal Inertia Isotropy (CII). We show that the design of state-of-the-art dynamic legged robots empirically increase the CII to improve agility and facilitate model-based control. We hope this metric will enable a quantiﬁable way to design these machines in the future.","language":"en","note":"arXiv:2203.00644 [cs]","number":"arXiv:2203.00644","publisher":"arXiv","source":"arXiv.org","title":"Tello Leg: The Study of Design Principles and Metrics for Dynamic Humanoid Robots","title-short":"Tello Leg","URL":"http://arxiv.org/abs/2203.00644","author":[{"family":"Sim","given":"Youngwoo"},{"family":"RAmos","given":"Joao"}],"accessed":{"date-parts":[["2023",4,16]]},"issued":{"date-parts":[["2022",3,1]]}}}],"schema":"https://github.com/citation-style-language/schema/raw/master/csl-citation.json"} </w:instrText>
      </w:r>
      <w:r w:rsidR="0057412D">
        <w:fldChar w:fldCharType="separate"/>
      </w:r>
      <w:r w:rsidR="005634F9" w:rsidRPr="005634F9">
        <w:rPr>
          <w:rFonts w:ascii="Calibri" w:hAnsi="Calibri" w:cs="Calibri"/>
        </w:rPr>
        <w:t>[30]</w:t>
      </w:r>
      <w:r w:rsidR="0057412D">
        <w:fldChar w:fldCharType="end"/>
      </w:r>
      <w:r w:rsidR="00AA3F4F">
        <w:t xml:space="preserve"> </w:t>
      </w:r>
      <w:r w:rsidR="00AA3F4F" w:rsidRPr="00AA3F4F">
        <w:t>To quantify the effect of motor placement on the robot's dynamics</w:t>
      </w:r>
      <w:r w:rsidR="00847903">
        <w:t xml:space="preserve">, and the cooperation actuation for Hip, Knee, and ankle joints </w:t>
      </w:r>
      <w:r w:rsidR="005B783D">
        <w:t xml:space="preserve">is utilized to generate large force in bipedal robots. </w:t>
      </w:r>
      <w:r w:rsidR="00B0679B">
        <w:t>However, the CA has increased mechanical complexity</w:t>
      </w:r>
      <w:r w:rsidR="00094882">
        <w:t xml:space="preserve">. </w:t>
      </w:r>
    </w:p>
    <w:p w14:paraId="6E8C3E08" w14:textId="6B76B32B" w:rsidR="006F6831" w:rsidRDefault="006F6831" w:rsidP="005634F9">
      <w:r>
        <w:t xml:space="preserve">The work of </w:t>
      </w:r>
      <w:r>
        <w:fldChar w:fldCharType="begin"/>
      </w:r>
      <w:r w:rsidR="005634F9">
        <w:instrText xml:space="preserve"> ADDIN ZOTERO_ITEM CSL_CITATION {"citationID":"qm2owoPg","properties":{"formattedCitation":"[31]","plainCitation":"[31]","noteIndex":0},"citationItems":[{"id":247,"uris":["http://zotero.org/users/10106611/items/T9YXJUDW"],"itemData":{"id":247,"type":"article","abstract":"Dynamic balancing under uncertain disturbances is important for a humanoid robot, which requires a good capability of coordinating the entire body redundancy to execute multi tasks. Whole-body control (WBC) based on hierarchical optimization has been generally accepted and utilized in torque-controlled robots. A good hierarchy is the prerequisite for WBC and can be predefined according to prior knowledge. However, the real-time computation would be problematic in the physical applications considering the computational complexity of WBC. For robots with proprioceptive actuation, the joint friction in gear reducer would also degrade the torque tracking performance. In our paper, a reasonable hierarchy of tasks and constraints is first customized for robot dynamic balancing. Then a real-time WBC is implemented via a computationally efficient WBC software. Such a method is solved on a modular master control system UBTMaster characterized by the real-time communication and powerful computing capability. After the joint friction being well covered by the model identification, extensive experiments on various balancing scenarios are conducted on a humanoid Walker3 with proprioceptive actuation. The robot shows an outstanding balance performance even under external impulses as well as the two feet of the robot suffering the inclination and shift disturbances independently. The results demonstrate that with the strict hierarchy, real-time computation and joint friction being handled carefully, the robot with proprioceptive actuation can manage the dynamic physical interactions with the unstructured environments well.","language":"en","note":"arXiv:2108.03826 [cs]","number":"arXiv:2108.03826","publisher":"arXiv","source":"arXiv.org","title":"Dynamic Balancing of Humanoid Robot Walker3 with Proprioceptive Actuation: Systematic Design of Algorithm, Software and Hardware","title-short":"Dynamic Balancing of Humanoid Robot Walker3 with Proprioceptive Actuation","URL":"http://arxiv.org/abs/2108.03826","author":[{"family":"Xie","given":"Yan"},{"family":"Wang","given":"Jiajun"},{"family":"Dong","given":"Hao"},{"family":"Ren","given":"Xiaoyu"},{"family":"Huang","given":"Liqun"},{"family":"Zhao","given":"Mingguo"}],"accessed":{"date-parts":[["2023",4,16]]},"issued":{"date-parts":[["2021",8,9]]}}}],"schema":"https://github.com/citation-style-language/schema/raw/master/csl-citation.json"} </w:instrText>
      </w:r>
      <w:r>
        <w:fldChar w:fldCharType="separate"/>
      </w:r>
      <w:r w:rsidR="005634F9" w:rsidRPr="005634F9">
        <w:rPr>
          <w:rFonts w:ascii="Calibri" w:hAnsi="Calibri" w:cs="Calibri"/>
        </w:rPr>
        <w:t>[31]</w:t>
      </w:r>
      <w:r>
        <w:fldChar w:fldCharType="end"/>
      </w:r>
      <w:r w:rsidR="00BF41E1">
        <w:t xml:space="preserve"> used proprioceptive actuation</w:t>
      </w:r>
      <w:r w:rsidR="005E2F74">
        <w:t xml:space="preserve"> and Whole-body control (WBC)</w:t>
      </w:r>
      <w:r w:rsidR="00BF41E1">
        <w:t xml:space="preserve"> to enable bipedal robot</w:t>
      </w:r>
      <w:r w:rsidR="005E2F74">
        <w:t xml:space="preserve"> has dynamic balance. </w:t>
      </w:r>
    </w:p>
    <w:p w14:paraId="2F88AF3F" w14:textId="687FF897" w:rsidR="00ED7E6B" w:rsidRDefault="00BD2952" w:rsidP="005634F9">
      <w:r>
        <w:t xml:space="preserve">For dynamic balancing tasks, </w:t>
      </w:r>
      <w:r w:rsidR="00423BDF">
        <w:t xml:space="preserve">adaptive-frequency MPC framework has been presented by </w:t>
      </w:r>
      <w:r w:rsidR="00423BDF">
        <w:fldChar w:fldCharType="begin"/>
      </w:r>
      <w:r w:rsidR="005634F9">
        <w:instrText xml:space="preserve"> ADDIN ZOTERO_ITEM CSL_CITATION {"citationID":"joTSzvZq","properties":{"formattedCitation":"[32]","plainCitation":"[32]","noteIndex":0},"citationItems":[{"id":263,"uris":["http://zotero.org/users/10106611/items/E7N6WAY6"],"itemData":{"id":263,"type":"article","abstract":"This paper presents a novel Adaptive-frequency MPC framework for bipedal locomotion over terrain with uneven stepping stones. In detail, we intend to achieve adaptive foot placement and gait period for bipedal periodic walking gait with this MPC,in order to traverse terrain with discontinuities without slowing down. We pair this adaptivefrequency MPC with a kino-dynamics trajectory optimization for optimal gait periods, center of mass (CoM) trajectory, and foot placements. We use whole-body control (WBC) along with adaptive-frequency MPC to track the optimal trajectories from the ofﬂine optimization. In numerical validations, our adaptive-frequency MPC framework with optimization has shown advantages over ﬁxed-frequency MPC. The proposed framework can control the bipedal robot to traverse through uneven stepping stone terrains with perturbed stone heights, widths, and surface shapes while maintaining an average speed of 1.5 m/s.","language":"en","note":"arXiv:2209.08664 [cs, eess]","number":"arXiv:2209.08664","publisher":"arXiv","source":"arXiv.org","title":"Dynamic Walking of Bipedal Robots on Uneven Stepping Stones via Adaptive-frequency MPC","URL":"http://arxiv.org/abs/2209.08664","author":[{"family":"Li","given":"Junheng"},{"family":"Nguyen","given":"Quan"}],"accessed":{"date-parts":[["2023",4,16]]},"issued":{"date-parts":[["2022",9,18]]}}}],"schema":"https://github.com/citation-style-language/schema/raw/master/csl-citation.json"} </w:instrText>
      </w:r>
      <w:r w:rsidR="00423BDF">
        <w:fldChar w:fldCharType="separate"/>
      </w:r>
      <w:r w:rsidR="005634F9" w:rsidRPr="005634F9">
        <w:rPr>
          <w:rFonts w:ascii="Calibri" w:hAnsi="Calibri" w:cs="Calibri"/>
        </w:rPr>
        <w:t>[32]</w:t>
      </w:r>
      <w:r w:rsidR="00423BDF">
        <w:fldChar w:fldCharType="end"/>
      </w:r>
      <w:r w:rsidR="0048698D">
        <w:t xml:space="preserve"> and the bipedal locomotion goes over terrain with </w:t>
      </w:r>
      <w:r w:rsidR="001920FC">
        <w:t xml:space="preserve">uneven stepping stones. It is paired by </w:t>
      </w:r>
      <w:r w:rsidR="008D5A01">
        <w:t>WBC, CoM trajectory</w:t>
      </w:r>
      <w:r w:rsidR="008D16D4">
        <w:t xml:space="preserve">, and adaptive-frequency </w:t>
      </w:r>
      <w:r w:rsidR="000446F2">
        <w:t>trajectory optimization.</w:t>
      </w:r>
      <w:r w:rsidR="00262CDF">
        <w:t xml:space="preserve"> Other than that, </w:t>
      </w:r>
      <w:r w:rsidR="002E7BA2">
        <w:t xml:space="preserve">this work </w:t>
      </w:r>
      <w:r w:rsidR="002E7BA2">
        <w:fldChar w:fldCharType="begin"/>
      </w:r>
      <w:r w:rsidR="005634F9">
        <w:instrText xml:space="preserve"> ADDIN ZOTERO_ITEM CSL_CITATION {"citationID":"5gE2jEaj","properties":{"formattedCitation":"[33]","plainCitation":"[33]","noteIndex":0},"citationItems":[{"id":224,"uris":["http://zotero.org/users/10106611/items/K6DEBD33"],"itemData":{"id":224,"type":"article","abstract":"Reduced-order template models like the Linear Inverted Pendulum (LIP) and Spring-Loaded Inverted Pendulum (SLIP) are widely used tools for controlling high-dimensional humanoid robots. However, connections between templates and whole-body models have lacked formal underpinnings, preventing formal guarantees when it comes to integrated controller design. We take a small step towards addressing this gap by considering the notion of approximate simulation. Derived from simulation relations for discrete transition systems in formal methods, approximate similarity means that the outputs of two systems can remain -close. In this paper, we consider the case of controlling a balancer via planning with the LIP model. We show that the balancer approximately simulates the LIP and derive linear constraints that are sufﬁcient conditions for maintaining ground contact. This allows for rapid planning and replanning with the template model by solving a quadratic program that enforces contact constraints in the full model. We demonstrate the efﬁcacy of this planning and control paradigm in a simulated push recovery scenario for a planar 4-link balancer.","language":"en","note":"arXiv:1909.09693 [cs]","number":"arXiv:1909.09693","publisher":"arXiv","source":"arXiv.org","title":"Formal Connections between Template and Anchor Models via Approximate Simulation","URL":"http://arxiv.org/abs/1909.09693","author":[{"family":"Kurtz","given":"Vince"},{"family":"Silva","given":"Rafael Rodrigues","non-dropping-particle":"da"},{"family":"Wensing","given":"Patrick M."},{"family":"Lin","given":"Hai"}],"accessed":{"date-parts":[["2023",4,16]]},"issued":{"date-parts":[["2019",9,20]]}}}],"schema":"https://github.com/citation-style-language/schema/raw/master/csl-citation.json"} </w:instrText>
      </w:r>
      <w:r w:rsidR="002E7BA2">
        <w:fldChar w:fldCharType="separate"/>
      </w:r>
      <w:r w:rsidR="005634F9" w:rsidRPr="005634F9">
        <w:rPr>
          <w:rFonts w:ascii="Calibri" w:hAnsi="Calibri" w:cs="Calibri"/>
        </w:rPr>
        <w:t>[33]</w:t>
      </w:r>
      <w:r w:rsidR="002E7BA2">
        <w:fldChar w:fldCharType="end"/>
      </w:r>
      <w:r w:rsidR="002E7BA2">
        <w:t xml:space="preserve"> shows a formal connection between template and anchor models, </w:t>
      </w:r>
      <w:r w:rsidR="00536E10">
        <w:t>so that the authors derived linear constraints</w:t>
      </w:r>
      <w:r w:rsidR="00B309BA">
        <w:t xml:space="preserve"> which is CWC criterion</w:t>
      </w:r>
      <w:r w:rsidR="00536E10">
        <w:t xml:space="preserve"> that are </w:t>
      </w:r>
      <w:r w:rsidR="00B9268A">
        <w:t xml:space="preserve">sufficient conditions for maintaining ground contact. </w:t>
      </w:r>
    </w:p>
    <w:p w14:paraId="408AEE91" w14:textId="3D991755" w:rsidR="00454C91" w:rsidRDefault="00ED7E6B" w:rsidP="005634F9">
      <w:r>
        <w:t>For multi-tasks dynamic</w:t>
      </w:r>
      <w:r w:rsidR="00D00E98">
        <w:t xml:space="preserve"> such as picking up and dropping off objects while turning and walking, t</w:t>
      </w:r>
      <w:r w:rsidR="00FB68F0">
        <w:t xml:space="preserve">his work </w:t>
      </w:r>
      <w:r w:rsidR="00FB68F0">
        <w:fldChar w:fldCharType="begin"/>
      </w:r>
      <w:r w:rsidR="005634F9">
        <w:instrText xml:space="preserve"> ADDIN ZOTERO_ITEM CSL_CITATION {"citationID":"VxTFidYk","properties":{"formattedCitation":"[34]","plainCitation":"[34]","noteIndex":0},"citationItems":[{"id":266,"uris":["http://zotero.org/users/10106611/items/9BBYJ5UA"],"itemData":{"id":266,"type":"article","abstract":"This paper presents a novel method to control humanoid robot dynamic loco-manipulation with multiple contact modes via multi-contact Model Predictive Control (MPC) framework. The proposed framework includes a multi-contact dynamics model capable of capturing various contact modes in loco-manipulation, such as hand-object contact and footground contacts. Our proposed dynamics model represents the object dynamics as an external force acting on the system, which simpliﬁes the model and makes it feasible for solving the MPC problem. In numerical validations, our multi-contact MPC framework only needs contact timings of each task and desired states to give MPC the knowledge of changes in contact modes in the prediction horizons in loco-manipulation. The proposed framework can control the humanoid robot to complete multitasks dynamic loco-manipulation applications such as efﬁciently picking up and dropping off objects while turning and walking.","language":"en","note":"arXiv:2209.08662 [cs, eess]","number":"arXiv:2209.08662","publisher":"arXiv","source":"arXiv.org","title":"Multi-contact MPC for Dynamic Loco-manipulation on Humanoid Robots","URL":"http://arxiv.org/abs/2209.08662","author":[{"family":"Li","given":"Junheng"},{"family":"Nguyen","given":"Quan"}],"accessed":{"date-parts":[["2023",4,16]]},"issued":{"date-parts":[["2023",3,21]]}}}],"schema":"https://github.com/citation-style-language/schema/raw/master/csl-citation.json"} </w:instrText>
      </w:r>
      <w:r w:rsidR="00FB68F0">
        <w:fldChar w:fldCharType="separate"/>
      </w:r>
      <w:r w:rsidR="005634F9" w:rsidRPr="005634F9">
        <w:rPr>
          <w:rFonts w:ascii="Calibri" w:hAnsi="Calibri" w:cs="Calibri"/>
        </w:rPr>
        <w:t>[34]</w:t>
      </w:r>
      <w:r w:rsidR="00FB68F0">
        <w:fldChar w:fldCharType="end"/>
      </w:r>
      <w:r w:rsidR="00FB68F0">
        <w:t xml:space="preserve"> solves</w:t>
      </w:r>
      <w:r w:rsidR="003E3121">
        <w:t xml:space="preserve"> multiple contact modes via MPC framework</w:t>
      </w:r>
      <w:r w:rsidR="00465E46">
        <w:t>.</w:t>
      </w:r>
    </w:p>
    <w:p w14:paraId="17474B94" w14:textId="5546F4EB" w:rsidR="00E64525" w:rsidRPr="00E64525" w:rsidRDefault="00E64525">
      <w:pPr>
        <w:rPr>
          <w:b/>
          <w:bCs/>
        </w:rPr>
      </w:pPr>
      <w:r w:rsidRPr="00E64525">
        <w:rPr>
          <w:b/>
          <w:bCs/>
        </w:rPr>
        <w:t>The proposed future research</w:t>
      </w:r>
    </w:p>
    <w:p w14:paraId="1E2ECDCA" w14:textId="6E3C23D6" w:rsidR="00E64525" w:rsidRDefault="00E64525" w:rsidP="00E64525">
      <w:r>
        <w:t>find out the best solutions from your view;</w:t>
      </w:r>
      <w:r>
        <w:t xml:space="preserve"> </w:t>
      </w:r>
      <w:r>
        <w:t>Describe the best solutions and explain in detail why you select them to be the best</w:t>
      </w:r>
      <w:r w:rsidR="00E00B5A">
        <w:t>.</w:t>
      </w:r>
    </w:p>
    <w:p w14:paraId="08695F20" w14:textId="1D962AF4" w:rsidR="00E00B5A" w:rsidRDefault="00E00B5A" w:rsidP="00005F66">
      <w:r>
        <w:t xml:space="preserve">The fundamental contribution of this study is a unified approach to humanoid robot design, motion planning, and control that permits extremely dynamic motions such as the back flip seen in Fig. 1. </w:t>
      </w:r>
    </w:p>
    <w:p w14:paraId="1437B671" w14:textId="36D96B61" w:rsidR="00E00B5A" w:rsidRDefault="00E00B5A" w:rsidP="00A928CF">
      <w:r>
        <w:t>Simulation trials of the robot executing acrobatic actions such as flips, spins, and leaps indicate the practicality of our suggested system design. The performance of the MIT Humanoid's custom actuators is experimentally confirmed and included in the robot's simulation studies to verify that exhibited motions are viable on the fully constructed robot.</w:t>
      </w:r>
      <w:r w:rsidR="00AA1767">
        <w:fldChar w:fldCharType="begin"/>
      </w:r>
      <w:r w:rsidR="00A928CF">
        <w:instrText xml:space="preserve"> ADDIN ZOTERO_ITEM CSL_CITATION {"citationID":"sYp7WTst","properties":{"formattedCitation":"[27]","plainCitation":"[27]","noteIndex":0},"citationItems":[{"id":231,"uris":["http://zotero.org/users/10106611/items/H7245YFU"],"itemData":{"id":231,"type":"paper-conference","abstract":"This paper presents Stanford Doggo, a quasidirect-drive quadruped capable of dynamic locomotion. This robot matches or exceeds common performance metrics of stateof-the-art legged robots. In terms of vertical jumping agility, a measure of average vertical speed, Stanford Doggo matches the best performing animal and surpasses the previous best robot by 22%. An overall design architecture is presented with focus on our quasi-direct-drive design methodology. The hardware and software to replicate this robot is open-source, requires only hand tools for manufacturing and assembly, and costs less than $3000.","container-title":"2019 International Conference on Robotics and Automation (ICRA)","DOI":"10.1109/ICRA.2019.8794436","event-place":"Montreal, QC, Canada","event-title":"2019 International Conference on Robotics and Automation (ICRA)","ISBN":"978-1-5386-6027-0","language":"en","page":"6309-6315","publisher":"IEEE","publisher-place":"Montreal, QC, Canada","source":"DOI.org (Crossref)","title":"Stanford Doggo: An Open-Source, Quasi-Direct-Drive Quadruped","title-short":"Stanford Doggo","URL":"https://ieeexplore.ieee.org/document/8794436/","author":[{"family":"Kau","given":"Nathan"},{"family":"Schultz","given":"Aaron"},{"family":"Ferrante","given":"Natalie"},{"family":"Slade","given":"Patrick"}],"accessed":{"date-parts":[["2023",4,16]]},"issued":{"date-parts":[["2019",5]]}}}],"schema":"https://github.com/citation-style-language/schema/raw/master/csl-citation.json"} </w:instrText>
      </w:r>
      <w:r w:rsidR="00AA1767">
        <w:fldChar w:fldCharType="separate"/>
      </w:r>
      <w:r w:rsidR="00A928CF" w:rsidRPr="00A928CF">
        <w:rPr>
          <w:rFonts w:ascii="Calibri" w:hAnsi="Calibri" w:cs="Calibri"/>
        </w:rPr>
        <w:t>[27]</w:t>
      </w:r>
      <w:r w:rsidR="00AA1767">
        <w:fldChar w:fldCharType="end"/>
      </w:r>
    </w:p>
    <w:p w14:paraId="797BE3FE" w14:textId="3A264783" w:rsidR="00E64525" w:rsidRPr="00E64525" w:rsidRDefault="00E64525">
      <w:pPr>
        <w:rPr>
          <w:b/>
          <w:bCs/>
        </w:rPr>
      </w:pPr>
      <w:r w:rsidRPr="00E64525">
        <w:rPr>
          <w:b/>
          <w:bCs/>
        </w:rPr>
        <w:t>Challenges and Opportunities of Humanoid Robot Research</w:t>
      </w:r>
    </w:p>
    <w:p w14:paraId="6B77202D" w14:textId="0CECF3AE" w:rsidR="00E64525" w:rsidRDefault="00E64525">
      <w:r w:rsidRPr="00E64525">
        <w:t>Discuss the challenges to improve this type of robots;</w:t>
      </w:r>
    </w:p>
    <w:p w14:paraId="794D019F" w14:textId="532F4F68" w:rsidR="00756456" w:rsidRDefault="00756456" w:rsidP="00756456">
      <w:pPr>
        <w:pStyle w:val="ListParagraph"/>
        <w:numPr>
          <w:ilvl w:val="0"/>
          <w:numId w:val="1"/>
        </w:numPr>
      </w:pPr>
      <w:r>
        <w:t>To perform those movements using online optimization with the dynamics</w:t>
      </w:r>
      <w:r w:rsidR="004A5992">
        <w:t xml:space="preserve"> of the robot. </w:t>
      </w:r>
    </w:p>
    <w:p w14:paraId="5906337A" w14:textId="1BEA7CB8" w:rsidR="00D130A1" w:rsidRDefault="00D130A1" w:rsidP="00756456">
      <w:pPr>
        <w:pStyle w:val="ListParagraph"/>
        <w:numPr>
          <w:ilvl w:val="0"/>
          <w:numId w:val="1"/>
        </w:numPr>
      </w:pPr>
      <w:r>
        <w:t xml:space="preserve">To integrate the approach with vision to automatically detect and jump on obstacles. </w:t>
      </w:r>
    </w:p>
    <w:p w14:paraId="0DBF5B64" w14:textId="6C1F08D4" w:rsidR="00780846" w:rsidRDefault="00780846" w:rsidP="00756456">
      <w:pPr>
        <w:pStyle w:val="ListParagraph"/>
        <w:numPr>
          <w:ilvl w:val="0"/>
          <w:numId w:val="1"/>
        </w:numPr>
      </w:pPr>
      <w:r>
        <w:t>To optimize the MPC formulation to enable faster and more aggressive motions</w:t>
      </w:r>
    </w:p>
    <w:p w14:paraId="7DA299BC" w14:textId="4050C728" w:rsidR="00863278" w:rsidRDefault="00863278" w:rsidP="00756456">
      <w:pPr>
        <w:pStyle w:val="ListParagraph"/>
        <w:numPr>
          <w:ilvl w:val="0"/>
          <w:numId w:val="1"/>
        </w:numPr>
      </w:pPr>
      <w:r>
        <w:t>Centroical model is not as accurate to represent the behaviour of the bipedal robots</w:t>
      </w:r>
      <w:r w:rsidR="005352DA">
        <w:t xml:space="preserve"> due to substantial mass of their limbs</w:t>
      </w:r>
    </w:p>
    <w:p w14:paraId="75F52ED5" w14:textId="0DD98688" w:rsidR="005D21FE" w:rsidRDefault="005D21FE" w:rsidP="00756456">
      <w:pPr>
        <w:pStyle w:val="ListParagraph"/>
        <w:numPr>
          <w:ilvl w:val="0"/>
          <w:numId w:val="1"/>
        </w:numPr>
      </w:pPr>
      <w:r>
        <w:t>To improve</w:t>
      </w:r>
      <w:r w:rsidR="00480BB8">
        <w:t xml:space="preserve"> the balance framework with a higher level planner to handle larger disturbances. </w:t>
      </w:r>
    </w:p>
    <w:p w14:paraId="6D0AD05E" w14:textId="7602A78A" w:rsidR="002D74D3" w:rsidRDefault="002D74D3" w:rsidP="00756456">
      <w:pPr>
        <w:pStyle w:val="ListParagraph"/>
        <w:numPr>
          <w:ilvl w:val="0"/>
          <w:numId w:val="1"/>
        </w:numPr>
      </w:pPr>
      <w:r>
        <w:t xml:space="preserve">Account for joint and torque limits, </w:t>
      </w:r>
      <w:r w:rsidR="00407200">
        <w:t xml:space="preserve">self-collisions, and multicontact scenarios. </w:t>
      </w:r>
    </w:p>
    <w:p w14:paraId="5EE24840" w14:textId="50C23ABD" w:rsidR="005A0E87" w:rsidRDefault="005A0E87" w:rsidP="00756456">
      <w:pPr>
        <w:pStyle w:val="ListParagraph"/>
        <w:numPr>
          <w:ilvl w:val="0"/>
          <w:numId w:val="1"/>
        </w:numPr>
      </w:pPr>
      <w:r w:rsidRPr="005A0E87">
        <w:t>continuous jumping on stepping stones on the robot hardware</w:t>
      </w:r>
    </w:p>
    <w:p w14:paraId="1767D330" w14:textId="277937FD" w:rsidR="00E64525" w:rsidRPr="00E64525" w:rsidRDefault="00E64525">
      <w:pPr>
        <w:rPr>
          <w:b/>
          <w:bCs/>
        </w:rPr>
      </w:pPr>
      <w:r w:rsidRPr="00E64525">
        <w:rPr>
          <w:b/>
          <w:bCs/>
        </w:rPr>
        <w:lastRenderedPageBreak/>
        <w:t>Conclusions</w:t>
      </w:r>
    </w:p>
    <w:p w14:paraId="6E6CF2F6" w14:textId="77777777" w:rsidR="00E64525" w:rsidRDefault="00E64525" w:rsidP="00E64525">
      <w:r>
        <w:t>Discuss what you learned from this review;</w:t>
      </w:r>
    </w:p>
    <w:p w14:paraId="7065A8B8" w14:textId="64B1B656" w:rsidR="00E64525" w:rsidRDefault="00E64525" w:rsidP="00E64525">
      <w:r>
        <w:t>Comment on whether this review increases your interest to study further in robotics or pursue a future career in robotics.</w:t>
      </w:r>
    </w:p>
    <w:p w14:paraId="12BE3824" w14:textId="12CDEA74" w:rsidR="00E64525" w:rsidRDefault="00E64525">
      <w:pPr>
        <w:rPr>
          <w:b/>
          <w:bCs/>
        </w:rPr>
      </w:pPr>
      <w:r w:rsidRPr="00E64525">
        <w:rPr>
          <w:b/>
          <w:bCs/>
        </w:rPr>
        <w:t>References</w:t>
      </w:r>
    </w:p>
    <w:p w14:paraId="4F4929FE" w14:textId="77777777" w:rsidR="005634F9" w:rsidRPr="005634F9" w:rsidRDefault="00E208E9" w:rsidP="005634F9">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005634F9" w:rsidRPr="005634F9">
        <w:rPr>
          <w:rFonts w:ascii="Calibri" w:hAnsi="Calibri" w:cs="Calibri"/>
        </w:rPr>
        <w:t>[1]</w:t>
      </w:r>
      <w:r w:rsidR="005634F9" w:rsidRPr="005634F9">
        <w:rPr>
          <w:rFonts w:ascii="Calibri" w:hAnsi="Calibri" w:cs="Calibri"/>
        </w:rPr>
        <w:tab/>
        <w:t>J. Li and Q. Nguyen, ‘Kinodynamics-based Pose Optimization for Humanoid Loco-manipulation’. arXiv, Mar. 22, 2023. Accessed: Apr. 16, 2023. [Online]. Available: http://arxiv.org/abs/2303.04985</w:t>
      </w:r>
    </w:p>
    <w:p w14:paraId="44DCCC44" w14:textId="77777777" w:rsidR="005634F9" w:rsidRPr="005634F9" w:rsidRDefault="005634F9" w:rsidP="005634F9">
      <w:pPr>
        <w:pStyle w:val="Bibliography"/>
        <w:rPr>
          <w:rFonts w:ascii="Calibri" w:hAnsi="Calibri" w:cs="Calibri"/>
        </w:rPr>
      </w:pPr>
      <w:r w:rsidRPr="005634F9">
        <w:rPr>
          <w:rFonts w:ascii="Calibri" w:hAnsi="Calibri" w:cs="Calibri"/>
        </w:rPr>
        <w:t>[2]</w:t>
      </w:r>
      <w:r w:rsidRPr="005634F9">
        <w:rPr>
          <w:rFonts w:ascii="Calibri" w:hAnsi="Calibri" w:cs="Calibri"/>
        </w:rPr>
        <w:tab/>
        <w:t xml:space="preserve">K. Kaneko </w:t>
      </w:r>
      <w:r w:rsidRPr="005634F9">
        <w:rPr>
          <w:rFonts w:ascii="Calibri" w:hAnsi="Calibri" w:cs="Calibri"/>
          <w:i/>
          <w:iCs/>
        </w:rPr>
        <w:t>et al.</w:t>
      </w:r>
      <w:r w:rsidRPr="005634F9">
        <w:rPr>
          <w:rFonts w:ascii="Calibri" w:hAnsi="Calibri" w:cs="Calibri"/>
        </w:rPr>
        <w:t xml:space="preserve">, ‘Humanoid robot HRP-2Kai — Improvement of HRP-2 towards disaster response tasks’, in </w:t>
      </w:r>
      <w:r w:rsidRPr="005634F9">
        <w:rPr>
          <w:rFonts w:ascii="Calibri" w:hAnsi="Calibri" w:cs="Calibri"/>
          <w:i/>
          <w:iCs/>
        </w:rPr>
        <w:t>2015 IEEE-RAS 15th International Conference on Humanoid Robots (Humanoids)</w:t>
      </w:r>
      <w:r w:rsidRPr="005634F9">
        <w:rPr>
          <w:rFonts w:ascii="Calibri" w:hAnsi="Calibri" w:cs="Calibri"/>
        </w:rPr>
        <w:t>, Seoul, South Korea: IEEE, Nov. 2015, pp. 132–139. doi: 10.1109/HUMANOIDS.2015.7363526.</w:t>
      </w:r>
    </w:p>
    <w:p w14:paraId="6595221F" w14:textId="77777777" w:rsidR="005634F9" w:rsidRPr="005634F9" w:rsidRDefault="005634F9" w:rsidP="005634F9">
      <w:pPr>
        <w:pStyle w:val="Bibliography"/>
        <w:rPr>
          <w:rFonts w:ascii="Calibri" w:hAnsi="Calibri" w:cs="Calibri"/>
        </w:rPr>
      </w:pPr>
      <w:r w:rsidRPr="005634F9">
        <w:rPr>
          <w:rFonts w:ascii="Calibri" w:hAnsi="Calibri" w:cs="Calibri"/>
        </w:rPr>
        <w:t>[3]</w:t>
      </w:r>
      <w:r w:rsidRPr="005634F9">
        <w:rPr>
          <w:rFonts w:ascii="Calibri" w:hAnsi="Calibri" w:cs="Calibri"/>
        </w:rPr>
        <w:tab/>
        <w:t xml:space="preserve">S. Kuindersma </w:t>
      </w:r>
      <w:r w:rsidRPr="005634F9">
        <w:rPr>
          <w:rFonts w:ascii="Calibri" w:hAnsi="Calibri" w:cs="Calibri"/>
          <w:i/>
          <w:iCs/>
        </w:rPr>
        <w:t>et al.</w:t>
      </w:r>
      <w:r w:rsidRPr="005634F9">
        <w:rPr>
          <w:rFonts w:ascii="Calibri" w:hAnsi="Calibri" w:cs="Calibri"/>
        </w:rPr>
        <w:t xml:space="preserve">, ‘Optimization-based locomotion planning, estimation, and control design for the atlas humanoid robot’, </w:t>
      </w:r>
      <w:r w:rsidRPr="005634F9">
        <w:rPr>
          <w:rFonts w:ascii="Calibri" w:hAnsi="Calibri" w:cs="Calibri"/>
          <w:i/>
          <w:iCs/>
        </w:rPr>
        <w:t>Auton. Robots</w:t>
      </w:r>
      <w:r w:rsidRPr="005634F9">
        <w:rPr>
          <w:rFonts w:ascii="Calibri" w:hAnsi="Calibri" w:cs="Calibri"/>
        </w:rPr>
        <w:t>, vol. 40, no. 3, pp. 429–455, Mar. 2016, doi: 10.1007/s10514-015-9479-3.</w:t>
      </w:r>
    </w:p>
    <w:p w14:paraId="254ADBCD" w14:textId="77777777" w:rsidR="005634F9" w:rsidRPr="005634F9" w:rsidRDefault="005634F9" w:rsidP="005634F9">
      <w:pPr>
        <w:pStyle w:val="Bibliography"/>
        <w:rPr>
          <w:rFonts w:ascii="Calibri" w:hAnsi="Calibri" w:cs="Calibri"/>
        </w:rPr>
      </w:pPr>
      <w:r w:rsidRPr="005634F9">
        <w:rPr>
          <w:rFonts w:ascii="Calibri" w:hAnsi="Calibri" w:cs="Calibri"/>
        </w:rPr>
        <w:t>[4]</w:t>
      </w:r>
      <w:r w:rsidRPr="005634F9">
        <w:rPr>
          <w:rFonts w:ascii="Calibri" w:hAnsi="Calibri" w:cs="Calibri"/>
        </w:rPr>
        <w:tab/>
        <w:t xml:space="preserve">T. Jung, J. Lim, H. Bae, K. K. Lee, H.-M. Joe, and J.-H. Oh, ‘Development of the Humanoid Disaster Response Platform DRC-HUBO+’, </w:t>
      </w:r>
      <w:r w:rsidRPr="005634F9">
        <w:rPr>
          <w:rFonts w:ascii="Calibri" w:hAnsi="Calibri" w:cs="Calibri"/>
          <w:i/>
          <w:iCs/>
        </w:rPr>
        <w:t>IEEE Trans. Robot.</w:t>
      </w:r>
      <w:r w:rsidRPr="005634F9">
        <w:rPr>
          <w:rFonts w:ascii="Calibri" w:hAnsi="Calibri" w:cs="Calibri"/>
        </w:rPr>
        <w:t>, vol. 34, no. 1, pp. 1–17, Feb. 2018, doi: 10.1109/TRO.2017.2776287.</w:t>
      </w:r>
    </w:p>
    <w:p w14:paraId="43DF0776" w14:textId="77777777" w:rsidR="005634F9" w:rsidRPr="005634F9" w:rsidRDefault="005634F9" w:rsidP="005634F9">
      <w:pPr>
        <w:pStyle w:val="Bibliography"/>
        <w:rPr>
          <w:rFonts w:ascii="Calibri" w:hAnsi="Calibri" w:cs="Calibri"/>
        </w:rPr>
      </w:pPr>
      <w:r w:rsidRPr="005634F9">
        <w:rPr>
          <w:rFonts w:ascii="Calibri" w:hAnsi="Calibri" w:cs="Calibri"/>
        </w:rPr>
        <w:t>[5]</w:t>
      </w:r>
      <w:r w:rsidRPr="005634F9">
        <w:rPr>
          <w:rFonts w:ascii="Calibri" w:hAnsi="Calibri" w:cs="Calibri"/>
        </w:rPr>
        <w:tab/>
        <w:t xml:space="preserve">H. Dai and R. Tedrake, ‘Planning robust walking motion on uneven terrain via convex optimization’, in </w:t>
      </w:r>
      <w:r w:rsidRPr="005634F9">
        <w:rPr>
          <w:rFonts w:ascii="Calibri" w:hAnsi="Calibri" w:cs="Calibri"/>
          <w:i/>
          <w:iCs/>
        </w:rPr>
        <w:t>2016 IEEE-RAS 16th International Conference on Humanoid Robots (Humanoids)</w:t>
      </w:r>
      <w:r w:rsidRPr="005634F9">
        <w:rPr>
          <w:rFonts w:ascii="Calibri" w:hAnsi="Calibri" w:cs="Calibri"/>
        </w:rPr>
        <w:t>, Cancun, Mexico: IEEE, Nov. 2016, pp. 579–586. doi: 10.1109/HUMANOIDS.2016.7803333.</w:t>
      </w:r>
    </w:p>
    <w:p w14:paraId="5E2E185A" w14:textId="77777777" w:rsidR="005634F9" w:rsidRPr="005634F9" w:rsidRDefault="005634F9" w:rsidP="005634F9">
      <w:pPr>
        <w:pStyle w:val="Bibliography"/>
        <w:rPr>
          <w:rFonts w:ascii="Calibri" w:hAnsi="Calibri" w:cs="Calibri"/>
        </w:rPr>
      </w:pPr>
      <w:r w:rsidRPr="005634F9">
        <w:rPr>
          <w:rFonts w:ascii="Calibri" w:hAnsi="Calibri" w:cs="Calibri"/>
        </w:rPr>
        <w:t>[6]</w:t>
      </w:r>
      <w:r w:rsidRPr="005634F9">
        <w:rPr>
          <w:rFonts w:ascii="Calibri" w:hAnsi="Calibri" w:cs="Calibri"/>
        </w:rPr>
        <w:tab/>
        <w:t xml:space="preserve">G. Bledt, P. M. Wensing, and S. Kim, ‘Policy-regularized model predictive control to stabilize diverse quadrupedal gaits for the MIT cheetah’, in </w:t>
      </w:r>
      <w:r w:rsidRPr="005634F9">
        <w:rPr>
          <w:rFonts w:ascii="Calibri" w:hAnsi="Calibri" w:cs="Calibri"/>
          <w:i/>
          <w:iCs/>
        </w:rPr>
        <w:t>2017 IEEE/RSJ International Conference on Intelligent Robots and Systems (IROS)</w:t>
      </w:r>
      <w:r w:rsidRPr="005634F9">
        <w:rPr>
          <w:rFonts w:ascii="Calibri" w:hAnsi="Calibri" w:cs="Calibri"/>
        </w:rPr>
        <w:t>, Vancouver, BC: IEEE, Sep. 2017, pp. 4102–4109. doi: 10.1109/IROS.2017.8206268.</w:t>
      </w:r>
    </w:p>
    <w:p w14:paraId="29691069" w14:textId="77777777" w:rsidR="005634F9" w:rsidRPr="005634F9" w:rsidRDefault="005634F9" w:rsidP="005634F9">
      <w:pPr>
        <w:pStyle w:val="Bibliography"/>
        <w:rPr>
          <w:rFonts w:ascii="Calibri" w:hAnsi="Calibri" w:cs="Calibri"/>
        </w:rPr>
      </w:pPr>
      <w:r w:rsidRPr="005634F9">
        <w:rPr>
          <w:rFonts w:ascii="Calibri" w:hAnsi="Calibri" w:cs="Calibri"/>
        </w:rPr>
        <w:t>[7]</w:t>
      </w:r>
      <w:r w:rsidRPr="005634F9">
        <w:rPr>
          <w:rFonts w:ascii="Calibri" w:hAnsi="Calibri" w:cs="Calibri"/>
        </w:rPr>
        <w:tab/>
        <w:t xml:space="preserve">G. Bledt, M. J. Powell, B. Katz, J. Di Carlo, P. M. Wensing, and S. Kim, ‘MIT Cheetah 3: Design and Control of a Robust, Dynamic Quadruped Robot’, in </w:t>
      </w:r>
      <w:r w:rsidRPr="005634F9">
        <w:rPr>
          <w:rFonts w:ascii="Calibri" w:hAnsi="Calibri" w:cs="Calibri"/>
          <w:i/>
          <w:iCs/>
        </w:rPr>
        <w:t>2018 IEEE/RSJ International Conference on Intelligent Robots and Systems (IROS)</w:t>
      </w:r>
      <w:r w:rsidRPr="005634F9">
        <w:rPr>
          <w:rFonts w:ascii="Calibri" w:hAnsi="Calibri" w:cs="Calibri"/>
        </w:rPr>
        <w:t>, Madrid: IEEE, Oct. 2018, pp. 2245–2252. doi: 10.1109/IROS.2018.8593885.</w:t>
      </w:r>
    </w:p>
    <w:p w14:paraId="3EA74C35" w14:textId="77777777" w:rsidR="005634F9" w:rsidRPr="005634F9" w:rsidRDefault="005634F9" w:rsidP="005634F9">
      <w:pPr>
        <w:pStyle w:val="Bibliography"/>
        <w:rPr>
          <w:rFonts w:ascii="Calibri" w:hAnsi="Calibri" w:cs="Calibri"/>
        </w:rPr>
      </w:pPr>
      <w:r w:rsidRPr="005634F9">
        <w:rPr>
          <w:rFonts w:ascii="Calibri" w:hAnsi="Calibri" w:cs="Calibri"/>
        </w:rPr>
        <w:t>[8]</w:t>
      </w:r>
      <w:r w:rsidRPr="005634F9">
        <w:rPr>
          <w:rFonts w:ascii="Calibri" w:hAnsi="Calibri" w:cs="Calibri"/>
        </w:rPr>
        <w:tab/>
        <w:t xml:space="preserve">J. Di Carlo, P. M. Wensing, B. Katz, G. Bledt, and S. Kim, ‘Dynamic Locomotion in the MIT Cheetah 3 Through Convex Model-Predictive Control’, in </w:t>
      </w:r>
      <w:r w:rsidRPr="005634F9">
        <w:rPr>
          <w:rFonts w:ascii="Calibri" w:hAnsi="Calibri" w:cs="Calibri"/>
          <w:i/>
          <w:iCs/>
        </w:rPr>
        <w:t>2018 IEEE/RSJ International Conference on Intelligent Robots and Systems (IROS)</w:t>
      </w:r>
      <w:r w:rsidRPr="005634F9">
        <w:rPr>
          <w:rFonts w:ascii="Calibri" w:hAnsi="Calibri" w:cs="Calibri"/>
        </w:rPr>
        <w:t>, Madrid: IEEE, Oct. 2018, pp. 1–9. doi: 10.1109/IROS.2018.8594448.</w:t>
      </w:r>
    </w:p>
    <w:p w14:paraId="332372B5" w14:textId="77777777" w:rsidR="005634F9" w:rsidRPr="005634F9" w:rsidRDefault="005634F9" w:rsidP="005634F9">
      <w:pPr>
        <w:pStyle w:val="Bibliography"/>
        <w:rPr>
          <w:rFonts w:ascii="Calibri" w:hAnsi="Calibri" w:cs="Calibri"/>
        </w:rPr>
      </w:pPr>
      <w:r w:rsidRPr="005634F9">
        <w:rPr>
          <w:rFonts w:ascii="Calibri" w:hAnsi="Calibri" w:cs="Calibri"/>
        </w:rPr>
        <w:t>[9]</w:t>
      </w:r>
      <w:r w:rsidRPr="005634F9">
        <w:rPr>
          <w:rFonts w:ascii="Calibri" w:hAnsi="Calibri" w:cs="Calibri"/>
        </w:rPr>
        <w:tab/>
        <w:t>D. Kim, J. Di Carlo, B. Katz, G. Bledt, and S. Kim, ‘Highly Dynamic Quadruped Locomotion via Whole-Body Impulse Control and Model Predictive Control’. arXiv, Sep. 14, 2019. Accessed: Apr. 16, 2023. [Online]. Available: http://arxiv.org/abs/1909.06586</w:t>
      </w:r>
    </w:p>
    <w:p w14:paraId="71F46158" w14:textId="77777777" w:rsidR="005634F9" w:rsidRPr="005634F9" w:rsidRDefault="005634F9" w:rsidP="005634F9">
      <w:pPr>
        <w:pStyle w:val="Bibliography"/>
        <w:rPr>
          <w:rFonts w:ascii="Calibri" w:hAnsi="Calibri" w:cs="Calibri"/>
        </w:rPr>
      </w:pPr>
      <w:r w:rsidRPr="005634F9">
        <w:rPr>
          <w:rFonts w:ascii="Calibri" w:hAnsi="Calibri" w:cs="Calibri"/>
        </w:rPr>
        <w:t>[10]</w:t>
      </w:r>
      <w:r w:rsidRPr="005634F9">
        <w:rPr>
          <w:rFonts w:ascii="Calibri" w:hAnsi="Calibri" w:cs="Calibri"/>
        </w:rPr>
        <w:tab/>
        <w:t xml:space="preserve">G. Garcia, R. Griffin, and J. Pratt, ‘Time-Varying Model Predictive Control for Highly Dynamic Motions of Quadrupedal Robots’, in </w:t>
      </w:r>
      <w:r w:rsidRPr="005634F9">
        <w:rPr>
          <w:rFonts w:ascii="Calibri" w:hAnsi="Calibri" w:cs="Calibri"/>
          <w:i/>
          <w:iCs/>
        </w:rPr>
        <w:t>2021 IEEE International Conference on Robotics and Automation (ICRA)</w:t>
      </w:r>
      <w:r w:rsidRPr="005634F9">
        <w:rPr>
          <w:rFonts w:ascii="Calibri" w:hAnsi="Calibri" w:cs="Calibri"/>
        </w:rPr>
        <w:t>, Xi’an, China: IEEE, May 2021, pp. 7344–7349. doi: 10.1109/ICRA48506.2021.9561913.</w:t>
      </w:r>
    </w:p>
    <w:p w14:paraId="474753C5" w14:textId="77777777" w:rsidR="005634F9" w:rsidRPr="005634F9" w:rsidRDefault="005634F9" w:rsidP="005634F9">
      <w:pPr>
        <w:pStyle w:val="Bibliography"/>
        <w:rPr>
          <w:rFonts w:ascii="Calibri" w:hAnsi="Calibri" w:cs="Calibri"/>
        </w:rPr>
      </w:pPr>
      <w:r w:rsidRPr="005634F9">
        <w:rPr>
          <w:rFonts w:ascii="Calibri" w:hAnsi="Calibri" w:cs="Calibri"/>
        </w:rPr>
        <w:t>[11]</w:t>
      </w:r>
      <w:r w:rsidRPr="005634F9">
        <w:rPr>
          <w:rFonts w:ascii="Calibri" w:hAnsi="Calibri" w:cs="Calibri"/>
        </w:rPr>
        <w:tab/>
        <w:t>Z. Zhou, B. Wingo, N. Boyd, S. Hutchinson, and Y. Zhao, ‘Momentum-Aware Trajectory Optimization and Control for Agile Quadrupedal Locomotion’. arXiv, Jun. 18, 2022. Accessed: Apr. 16, 2023. [Online]. Available: http://arxiv.org/abs/2203.01548</w:t>
      </w:r>
    </w:p>
    <w:p w14:paraId="16658E80" w14:textId="77777777" w:rsidR="005634F9" w:rsidRPr="005634F9" w:rsidRDefault="005634F9" w:rsidP="005634F9">
      <w:pPr>
        <w:pStyle w:val="Bibliography"/>
        <w:rPr>
          <w:rFonts w:ascii="Calibri" w:hAnsi="Calibri" w:cs="Calibri"/>
        </w:rPr>
      </w:pPr>
      <w:r w:rsidRPr="005634F9">
        <w:rPr>
          <w:rFonts w:ascii="Calibri" w:hAnsi="Calibri" w:cs="Calibri"/>
        </w:rPr>
        <w:t>[12]</w:t>
      </w:r>
      <w:r w:rsidRPr="005634F9">
        <w:rPr>
          <w:rFonts w:ascii="Calibri" w:hAnsi="Calibri" w:cs="Calibri"/>
        </w:rPr>
        <w:tab/>
        <w:t xml:space="preserve">M. Posa, C. Cantu, and R. Tedrake, ‘A direct method for trajectory optimization of rigid bodies through contact’, </w:t>
      </w:r>
      <w:r w:rsidRPr="005634F9">
        <w:rPr>
          <w:rFonts w:ascii="Calibri" w:hAnsi="Calibri" w:cs="Calibri"/>
          <w:i/>
          <w:iCs/>
        </w:rPr>
        <w:t>Int. J. Robot. Res.</w:t>
      </w:r>
      <w:r w:rsidRPr="005634F9">
        <w:rPr>
          <w:rFonts w:ascii="Calibri" w:hAnsi="Calibri" w:cs="Calibri"/>
        </w:rPr>
        <w:t>, vol. 33, no. 1, pp. 69–81, Jan. 2014, doi: 10.1177/0278364913506757.</w:t>
      </w:r>
    </w:p>
    <w:p w14:paraId="5118877C" w14:textId="77777777" w:rsidR="005634F9" w:rsidRPr="005634F9" w:rsidRDefault="005634F9" w:rsidP="005634F9">
      <w:pPr>
        <w:pStyle w:val="Bibliography"/>
        <w:rPr>
          <w:rFonts w:ascii="Calibri" w:hAnsi="Calibri" w:cs="Calibri"/>
        </w:rPr>
      </w:pPr>
      <w:r w:rsidRPr="005634F9">
        <w:rPr>
          <w:rFonts w:ascii="Calibri" w:hAnsi="Calibri" w:cs="Calibri"/>
        </w:rPr>
        <w:t>[13]</w:t>
      </w:r>
      <w:r w:rsidRPr="005634F9">
        <w:rPr>
          <w:rFonts w:ascii="Calibri" w:hAnsi="Calibri" w:cs="Calibri"/>
        </w:rPr>
        <w:tab/>
        <w:t xml:space="preserve">I. Mordatch, K. Lowrey, and E. Todorov, ‘Ensemble-CIO: Full-body dynamic motion planning that transfers to physical humanoids’, in </w:t>
      </w:r>
      <w:r w:rsidRPr="005634F9">
        <w:rPr>
          <w:rFonts w:ascii="Calibri" w:hAnsi="Calibri" w:cs="Calibri"/>
          <w:i/>
          <w:iCs/>
        </w:rPr>
        <w:t xml:space="preserve">2015 IEEE/RSJ International Conference on Intelligent Robots </w:t>
      </w:r>
      <w:r w:rsidRPr="005634F9">
        <w:rPr>
          <w:rFonts w:ascii="Calibri" w:hAnsi="Calibri" w:cs="Calibri"/>
          <w:i/>
          <w:iCs/>
        </w:rPr>
        <w:lastRenderedPageBreak/>
        <w:t>and Systems (IROS)</w:t>
      </w:r>
      <w:r w:rsidRPr="005634F9">
        <w:rPr>
          <w:rFonts w:ascii="Calibri" w:hAnsi="Calibri" w:cs="Calibri"/>
        </w:rPr>
        <w:t>, Hamburg, Germany: IEEE, Sep. 2015, pp. 5307–5314. doi: 10.1109/IROS.2015.7354126.</w:t>
      </w:r>
    </w:p>
    <w:p w14:paraId="351288B9" w14:textId="77777777" w:rsidR="005634F9" w:rsidRPr="005634F9" w:rsidRDefault="005634F9" w:rsidP="005634F9">
      <w:pPr>
        <w:pStyle w:val="Bibliography"/>
        <w:rPr>
          <w:rFonts w:ascii="Calibri" w:hAnsi="Calibri" w:cs="Calibri"/>
        </w:rPr>
      </w:pPr>
      <w:r w:rsidRPr="005634F9">
        <w:rPr>
          <w:rFonts w:ascii="Calibri" w:hAnsi="Calibri" w:cs="Calibri"/>
        </w:rPr>
        <w:t>[14]</w:t>
      </w:r>
      <w:r w:rsidRPr="005634F9">
        <w:rPr>
          <w:rFonts w:ascii="Calibri" w:hAnsi="Calibri" w:cs="Calibri"/>
        </w:rPr>
        <w:tab/>
        <w:t xml:space="preserve">P. M. Wensing and D. E. Orin, ‘High-speed humanoid running through control with a 3D-SLIP model’, in </w:t>
      </w:r>
      <w:r w:rsidRPr="005634F9">
        <w:rPr>
          <w:rFonts w:ascii="Calibri" w:hAnsi="Calibri" w:cs="Calibri"/>
          <w:i/>
          <w:iCs/>
        </w:rPr>
        <w:t>2013 IEEE/RSJ International Conference on Intelligent Robots and Systems</w:t>
      </w:r>
      <w:r w:rsidRPr="005634F9">
        <w:rPr>
          <w:rFonts w:ascii="Calibri" w:hAnsi="Calibri" w:cs="Calibri"/>
        </w:rPr>
        <w:t>, Tokyo: IEEE, Nov. 2013, pp. 5134–5140. doi: 10.1109/IROS.2013.6697099.</w:t>
      </w:r>
    </w:p>
    <w:p w14:paraId="2313F188" w14:textId="77777777" w:rsidR="005634F9" w:rsidRPr="005634F9" w:rsidRDefault="005634F9" w:rsidP="005634F9">
      <w:pPr>
        <w:pStyle w:val="Bibliography"/>
        <w:rPr>
          <w:rFonts w:ascii="Calibri" w:hAnsi="Calibri" w:cs="Calibri"/>
        </w:rPr>
      </w:pPr>
      <w:r w:rsidRPr="005634F9">
        <w:rPr>
          <w:rFonts w:ascii="Calibri" w:hAnsi="Calibri" w:cs="Calibri"/>
        </w:rPr>
        <w:t>[15]</w:t>
      </w:r>
      <w:r w:rsidRPr="005634F9">
        <w:rPr>
          <w:rFonts w:ascii="Calibri" w:hAnsi="Calibri" w:cs="Calibri"/>
        </w:rPr>
        <w:tab/>
        <w:t xml:space="preserve">A. Hereid, M. J. Powell, and A. D. Ames, ‘Embedding of SLIP dynamics on underactuated bipedal robots through multi-objective quadratic program based control’, in </w:t>
      </w:r>
      <w:r w:rsidRPr="005634F9">
        <w:rPr>
          <w:rFonts w:ascii="Calibri" w:hAnsi="Calibri" w:cs="Calibri"/>
          <w:i/>
          <w:iCs/>
        </w:rPr>
        <w:t>53rd IEEE Conference on Decision and Control</w:t>
      </w:r>
      <w:r w:rsidRPr="005634F9">
        <w:rPr>
          <w:rFonts w:ascii="Calibri" w:hAnsi="Calibri" w:cs="Calibri"/>
        </w:rPr>
        <w:t>, Los Angeles, CA, USA: IEEE, Dec. 2014, pp. 2950–2957. doi: 10.1109/CDC.2014.7039843.</w:t>
      </w:r>
    </w:p>
    <w:p w14:paraId="4F25BD74" w14:textId="77777777" w:rsidR="005634F9" w:rsidRPr="005634F9" w:rsidRDefault="005634F9" w:rsidP="005634F9">
      <w:pPr>
        <w:pStyle w:val="Bibliography"/>
        <w:rPr>
          <w:rFonts w:ascii="Calibri" w:hAnsi="Calibri" w:cs="Calibri"/>
        </w:rPr>
      </w:pPr>
      <w:r w:rsidRPr="005634F9">
        <w:rPr>
          <w:rFonts w:ascii="Calibri" w:hAnsi="Calibri" w:cs="Calibri"/>
        </w:rPr>
        <w:t>[16]</w:t>
      </w:r>
      <w:r w:rsidRPr="005634F9">
        <w:rPr>
          <w:rFonts w:ascii="Calibri" w:hAnsi="Calibri" w:cs="Calibri"/>
        </w:rPr>
        <w:tab/>
        <w:t xml:space="preserve">D. E. Orin, A. Goswami, and S.-H. Lee, ‘Centroidal dynamics of a humanoid robot’, </w:t>
      </w:r>
      <w:r w:rsidRPr="005634F9">
        <w:rPr>
          <w:rFonts w:ascii="Calibri" w:hAnsi="Calibri" w:cs="Calibri"/>
          <w:i/>
          <w:iCs/>
        </w:rPr>
        <w:t>Auton. Robots</w:t>
      </w:r>
      <w:r w:rsidRPr="005634F9">
        <w:rPr>
          <w:rFonts w:ascii="Calibri" w:hAnsi="Calibri" w:cs="Calibri"/>
        </w:rPr>
        <w:t>, vol. 35, no. 2–3, pp. 161–176, Oct. 2013, doi: 10.1007/s10514-013-9341-4.</w:t>
      </w:r>
    </w:p>
    <w:p w14:paraId="75E1FD2E" w14:textId="77777777" w:rsidR="005634F9" w:rsidRPr="005634F9" w:rsidRDefault="005634F9" w:rsidP="005634F9">
      <w:pPr>
        <w:pStyle w:val="Bibliography"/>
        <w:rPr>
          <w:rFonts w:ascii="Calibri" w:hAnsi="Calibri" w:cs="Calibri"/>
        </w:rPr>
      </w:pPr>
      <w:r w:rsidRPr="005634F9">
        <w:rPr>
          <w:rFonts w:ascii="Calibri" w:hAnsi="Calibri" w:cs="Calibri"/>
        </w:rPr>
        <w:t>[17]</w:t>
      </w:r>
      <w:r w:rsidRPr="005634F9">
        <w:rPr>
          <w:rFonts w:ascii="Calibri" w:hAnsi="Calibri" w:cs="Calibri"/>
        </w:rPr>
        <w:tab/>
        <w:t xml:space="preserve">H. Dai, A. Valenzuela, and R. Tedrake, ‘Whole-body motion planning with centroidal dynamics and full kinematics’, in </w:t>
      </w:r>
      <w:r w:rsidRPr="005634F9">
        <w:rPr>
          <w:rFonts w:ascii="Calibri" w:hAnsi="Calibri" w:cs="Calibri"/>
          <w:i/>
          <w:iCs/>
        </w:rPr>
        <w:t>2014 IEEE-RAS International Conference on Humanoid Robots</w:t>
      </w:r>
      <w:r w:rsidRPr="005634F9">
        <w:rPr>
          <w:rFonts w:ascii="Calibri" w:hAnsi="Calibri" w:cs="Calibri"/>
        </w:rPr>
        <w:t>, Madrid: IEEE, Nov. 2014, pp. 295–302. doi: 10.1109/HUMANOIDS.2014.7041375.</w:t>
      </w:r>
    </w:p>
    <w:p w14:paraId="79BAB914" w14:textId="77777777" w:rsidR="005634F9" w:rsidRPr="005634F9" w:rsidRDefault="005634F9" w:rsidP="005634F9">
      <w:pPr>
        <w:pStyle w:val="Bibliography"/>
        <w:rPr>
          <w:rFonts w:ascii="Calibri" w:hAnsi="Calibri" w:cs="Calibri"/>
        </w:rPr>
      </w:pPr>
      <w:r w:rsidRPr="005634F9">
        <w:rPr>
          <w:rFonts w:ascii="Calibri" w:hAnsi="Calibri" w:cs="Calibri"/>
        </w:rPr>
        <w:t>[18]</w:t>
      </w:r>
      <w:r w:rsidRPr="005634F9">
        <w:rPr>
          <w:rFonts w:ascii="Calibri" w:hAnsi="Calibri" w:cs="Calibri"/>
        </w:rPr>
        <w:tab/>
        <w:t xml:space="preserve">A. Herzog, S. Schaal, and L. Righetti, ‘Structured contact force optimization for kino-dynamic motion generation’, in </w:t>
      </w:r>
      <w:r w:rsidRPr="005634F9">
        <w:rPr>
          <w:rFonts w:ascii="Calibri" w:hAnsi="Calibri" w:cs="Calibri"/>
          <w:i/>
          <w:iCs/>
        </w:rPr>
        <w:t>2016 IEEE/RSJ International Conference on Intelligent Robots and Systems (IROS)</w:t>
      </w:r>
      <w:r w:rsidRPr="005634F9">
        <w:rPr>
          <w:rFonts w:ascii="Calibri" w:hAnsi="Calibri" w:cs="Calibri"/>
        </w:rPr>
        <w:t>, Oct. 2016, pp. 2703–2710. doi: 10.1109/IROS.2016.7759420.</w:t>
      </w:r>
    </w:p>
    <w:p w14:paraId="0B5B3FB6" w14:textId="77777777" w:rsidR="005634F9" w:rsidRPr="005634F9" w:rsidRDefault="005634F9" w:rsidP="005634F9">
      <w:pPr>
        <w:pStyle w:val="Bibliography"/>
        <w:rPr>
          <w:rFonts w:ascii="Calibri" w:hAnsi="Calibri" w:cs="Calibri"/>
        </w:rPr>
      </w:pPr>
      <w:r w:rsidRPr="005634F9">
        <w:rPr>
          <w:rFonts w:ascii="Calibri" w:hAnsi="Calibri" w:cs="Calibri"/>
        </w:rPr>
        <w:t>[19]</w:t>
      </w:r>
      <w:r w:rsidRPr="005634F9">
        <w:rPr>
          <w:rFonts w:ascii="Calibri" w:hAnsi="Calibri" w:cs="Calibri"/>
        </w:rPr>
        <w:tab/>
        <w:t xml:space="preserve">H. Li, R. J. Frei, and P. M. Wensing, ‘Model Hierarchy Predictive Control of Robotic Systems’, </w:t>
      </w:r>
      <w:r w:rsidRPr="005634F9">
        <w:rPr>
          <w:rFonts w:ascii="Calibri" w:hAnsi="Calibri" w:cs="Calibri"/>
          <w:i/>
          <w:iCs/>
        </w:rPr>
        <w:t>IEEE Robot. Autom. Lett.</w:t>
      </w:r>
      <w:r w:rsidRPr="005634F9">
        <w:rPr>
          <w:rFonts w:ascii="Calibri" w:hAnsi="Calibri" w:cs="Calibri"/>
        </w:rPr>
        <w:t>, vol. 6, no. 2, pp. 3373–3380, Apr. 2021, doi: 10.1109/LRA.2021.3061322.</w:t>
      </w:r>
    </w:p>
    <w:p w14:paraId="46A7DDF1" w14:textId="77777777" w:rsidR="005634F9" w:rsidRPr="005634F9" w:rsidRDefault="005634F9" w:rsidP="005634F9">
      <w:pPr>
        <w:pStyle w:val="Bibliography"/>
        <w:rPr>
          <w:rFonts w:ascii="Calibri" w:hAnsi="Calibri" w:cs="Calibri"/>
        </w:rPr>
      </w:pPr>
      <w:r w:rsidRPr="005634F9">
        <w:rPr>
          <w:rFonts w:ascii="Calibri" w:hAnsi="Calibri" w:cs="Calibri"/>
        </w:rPr>
        <w:t>[20]</w:t>
      </w:r>
      <w:r w:rsidRPr="005634F9">
        <w:rPr>
          <w:rFonts w:ascii="Calibri" w:hAnsi="Calibri" w:cs="Calibri"/>
        </w:rPr>
        <w:tab/>
        <w:t xml:space="preserve">Y. Ding, A. Pandala, C. Li, Y.-H. Shin, and H.-W. Park, ‘Representation-Free Model Predictive Control for Dynamic Motions in Quadrupeds’, </w:t>
      </w:r>
      <w:r w:rsidRPr="005634F9">
        <w:rPr>
          <w:rFonts w:ascii="Calibri" w:hAnsi="Calibri" w:cs="Calibri"/>
          <w:i/>
          <w:iCs/>
        </w:rPr>
        <w:t>IEEE Trans. Robot.</w:t>
      </w:r>
      <w:r w:rsidRPr="005634F9">
        <w:rPr>
          <w:rFonts w:ascii="Calibri" w:hAnsi="Calibri" w:cs="Calibri"/>
        </w:rPr>
        <w:t>, vol. 37, no. 4, pp. 1154–1171, Aug. 2021, doi: 10.1109/TRO.2020.3046415.</w:t>
      </w:r>
    </w:p>
    <w:p w14:paraId="30FA4290" w14:textId="77777777" w:rsidR="005634F9" w:rsidRPr="005634F9" w:rsidRDefault="005634F9" w:rsidP="005634F9">
      <w:pPr>
        <w:pStyle w:val="Bibliography"/>
        <w:rPr>
          <w:rFonts w:ascii="Calibri" w:hAnsi="Calibri" w:cs="Calibri"/>
        </w:rPr>
      </w:pPr>
      <w:r w:rsidRPr="005634F9">
        <w:rPr>
          <w:rFonts w:ascii="Calibri" w:hAnsi="Calibri" w:cs="Calibri"/>
        </w:rPr>
        <w:t>[21]</w:t>
      </w:r>
      <w:r w:rsidRPr="005634F9">
        <w:rPr>
          <w:rFonts w:ascii="Calibri" w:hAnsi="Calibri" w:cs="Calibri"/>
        </w:rPr>
        <w:tab/>
        <w:t xml:space="preserve">M. Neunert </w:t>
      </w:r>
      <w:r w:rsidRPr="005634F9">
        <w:rPr>
          <w:rFonts w:ascii="Calibri" w:hAnsi="Calibri" w:cs="Calibri"/>
          <w:i/>
          <w:iCs/>
        </w:rPr>
        <w:t>et al.</w:t>
      </w:r>
      <w:r w:rsidRPr="005634F9">
        <w:rPr>
          <w:rFonts w:ascii="Calibri" w:hAnsi="Calibri" w:cs="Calibri"/>
        </w:rPr>
        <w:t xml:space="preserve">, ‘Whole-Body Nonlinear Model Predictive Control Through Contacts for Quadrupeds’, </w:t>
      </w:r>
      <w:r w:rsidRPr="005634F9">
        <w:rPr>
          <w:rFonts w:ascii="Calibri" w:hAnsi="Calibri" w:cs="Calibri"/>
          <w:i/>
          <w:iCs/>
        </w:rPr>
        <w:t>IEEE Robot. Autom. Lett.</w:t>
      </w:r>
      <w:r w:rsidRPr="005634F9">
        <w:rPr>
          <w:rFonts w:ascii="Calibri" w:hAnsi="Calibri" w:cs="Calibri"/>
        </w:rPr>
        <w:t>, vol. 3, no. 3, pp. 1458–1465, Jul. 2018, doi: 10.1109/LRA.2018.2800124.</w:t>
      </w:r>
    </w:p>
    <w:p w14:paraId="0BD86A41" w14:textId="77777777" w:rsidR="005634F9" w:rsidRPr="005634F9" w:rsidRDefault="005634F9" w:rsidP="005634F9">
      <w:pPr>
        <w:pStyle w:val="Bibliography"/>
        <w:rPr>
          <w:rFonts w:ascii="Calibri" w:hAnsi="Calibri" w:cs="Calibri"/>
        </w:rPr>
      </w:pPr>
      <w:r w:rsidRPr="005634F9">
        <w:rPr>
          <w:rFonts w:ascii="Calibri" w:hAnsi="Calibri" w:cs="Calibri"/>
        </w:rPr>
        <w:t>[22]</w:t>
      </w:r>
      <w:r w:rsidRPr="005634F9">
        <w:rPr>
          <w:rFonts w:ascii="Calibri" w:hAnsi="Calibri" w:cs="Calibri"/>
        </w:rPr>
        <w:tab/>
        <w:t>A. Meduri, P. Shah, J. Viereck, M. Khadiv, I. Havoutis, and L. Righetti, ‘BiConMP: A Nonlinear Model Predictive Control Framework for Whole Body Motion Planning’. arXiv, Sep. 15, 2022. Accessed: Apr. 16, 2023. [Online]. Available: http://arxiv.org/abs/2201.07601</w:t>
      </w:r>
    </w:p>
    <w:p w14:paraId="0870EE39" w14:textId="77777777" w:rsidR="005634F9" w:rsidRPr="005634F9" w:rsidRDefault="005634F9" w:rsidP="005634F9">
      <w:pPr>
        <w:pStyle w:val="Bibliography"/>
        <w:rPr>
          <w:rFonts w:ascii="Calibri" w:hAnsi="Calibri" w:cs="Calibri"/>
        </w:rPr>
      </w:pPr>
      <w:r w:rsidRPr="005634F9">
        <w:rPr>
          <w:rFonts w:ascii="Calibri" w:hAnsi="Calibri" w:cs="Calibri"/>
        </w:rPr>
        <w:t>[23]</w:t>
      </w:r>
      <w:r w:rsidRPr="005634F9">
        <w:rPr>
          <w:rFonts w:ascii="Calibri" w:hAnsi="Calibri" w:cs="Calibri"/>
        </w:rPr>
        <w:tab/>
        <w:t>M. Sombolestan, Y. Chen, and Q. Nguyen, ‘Adaptive Force-based Control for Legged Robots’. arXiv, Dec. 15, 2021. Accessed: Apr. 16, 2023. [Online]. Available: http://arxiv.org/abs/2011.06236</w:t>
      </w:r>
    </w:p>
    <w:p w14:paraId="6F6FB36E" w14:textId="77777777" w:rsidR="005634F9" w:rsidRPr="005634F9" w:rsidRDefault="005634F9" w:rsidP="005634F9">
      <w:pPr>
        <w:pStyle w:val="Bibliography"/>
        <w:rPr>
          <w:rFonts w:ascii="Calibri" w:hAnsi="Calibri" w:cs="Calibri"/>
        </w:rPr>
      </w:pPr>
      <w:r w:rsidRPr="005634F9">
        <w:rPr>
          <w:rFonts w:ascii="Calibri" w:hAnsi="Calibri" w:cs="Calibri"/>
        </w:rPr>
        <w:t>[24]</w:t>
      </w:r>
      <w:r w:rsidRPr="005634F9">
        <w:rPr>
          <w:rFonts w:ascii="Calibri" w:hAnsi="Calibri" w:cs="Calibri"/>
        </w:rPr>
        <w:tab/>
        <w:t xml:space="preserve">B. Katz, J. D. Carlo, and S. Kim, ‘Mini Cheetah: A Platform for Pushing the Limits of Dynamic Quadruped Control’, in </w:t>
      </w:r>
      <w:r w:rsidRPr="005634F9">
        <w:rPr>
          <w:rFonts w:ascii="Calibri" w:hAnsi="Calibri" w:cs="Calibri"/>
          <w:i/>
          <w:iCs/>
        </w:rPr>
        <w:t>2019 International Conference on Robotics and Automation (ICRA)</w:t>
      </w:r>
      <w:r w:rsidRPr="005634F9">
        <w:rPr>
          <w:rFonts w:ascii="Calibri" w:hAnsi="Calibri" w:cs="Calibri"/>
        </w:rPr>
        <w:t>, Montreal, QC, Canada: IEEE, May 2019, pp. 6295–6301. doi: 10.1109/ICRA.2019.8793865.</w:t>
      </w:r>
    </w:p>
    <w:p w14:paraId="2B43820A" w14:textId="77777777" w:rsidR="005634F9" w:rsidRPr="005634F9" w:rsidRDefault="005634F9" w:rsidP="005634F9">
      <w:pPr>
        <w:pStyle w:val="Bibliography"/>
        <w:rPr>
          <w:rFonts w:ascii="Calibri" w:hAnsi="Calibri" w:cs="Calibri"/>
        </w:rPr>
      </w:pPr>
      <w:r w:rsidRPr="005634F9">
        <w:rPr>
          <w:rFonts w:ascii="Calibri" w:hAnsi="Calibri" w:cs="Calibri"/>
        </w:rPr>
        <w:t>[25]</w:t>
      </w:r>
      <w:r w:rsidRPr="005634F9">
        <w:rPr>
          <w:rFonts w:ascii="Calibri" w:hAnsi="Calibri" w:cs="Calibri"/>
        </w:rPr>
        <w:tab/>
        <w:t xml:space="preserve">Q. Nguyen, M. J. Powell, B. Katz, J. D. Carlo, and S. Kim, ‘Optimized Jumping on the MIT Cheetah 3 Robot’, in </w:t>
      </w:r>
      <w:r w:rsidRPr="005634F9">
        <w:rPr>
          <w:rFonts w:ascii="Calibri" w:hAnsi="Calibri" w:cs="Calibri"/>
          <w:i/>
          <w:iCs/>
        </w:rPr>
        <w:t>2019 International Conference on Robotics and Automation (ICRA)</w:t>
      </w:r>
      <w:r w:rsidRPr="005634F9">
        <w:rPr>
          <w:rFonts w:ascii="Calibri" w:hAnsi="Calibri" w:cs="Calibri"/>
        </w:rPr>
        <w:t>, Montreal, QC, Canada: IEEE, May 2019, pp. 7448–7454. doi: 10.1109/ICRA.2019.8794449.</w:t>
      </w:r>
    </w:p>
    <w:p w14:paraId="57E095DE" w14:textId="77777777" w:rsidR="005634F9" w:rsidRPr="005634F9" w:rsidRDefault="005634F9" w:rsidP="005634F9">
      <w:pPr>
        <w:pStyle w:val="Bibliography"/>
        <w:rPr>
          <w:rFonts w:ascii="Calibri" w:hAnsi="Calibri" w:cs="Calibri"/>
        </w:rPr>
      </w:pPr>
      <w:r w:rsidRPr="005634F9">
        <w:rPr>
          <w:rFonts w:ascii="Calibri" w:hAnsi="Calibri" w:cs="Calibri"/>
        </w:rPr>
        <w:t>[26]</w:t>
      </w:r>
      <w:r w:rsidRPr="005634F9">
        <w:rPr>
          <w:rFonts w:ascii="Calibri" w:hAnsi="Calibri" w:cs="Calibri"/>
        </w:rPr>
        <w:tab/>
        <w:t>K. Wang, G. Xin, S. Xin, M. Mistry, S. Vijayakumar, and P. Kormushev, ‘A Unified Model with Inertia Shaping for Highly Dynamic Jumps of Legged Robots’. arXiv, Sep. 09, 2021. Accessed: Apr. 16, 2023. [Online]. Available: http://arxiv.org/abs/2109.04581</w:t>
      </w:r>
    </w:p>
    <w:p w14:paraId="5DE2567D" w14:textId="77777777" w:rsidR="005634F9" w:rsidRPr="005634F9" w:rsidRDefault="005634F9" w:rsidP="005634F9">
      <w:pPr>
        <w:pStyle w:val="Bibliography"/>
        <w:rPr>
          <w:rFonts w:ascii="Calibri" w:hAnsi="Calibri" w:cs="Calibri"/>
        </w:rPr>
      </w:pPr>
      <w:r w:rsidRPr="005634F9">
        <w:rPr>
          <w:rFonts w:ascii="Calibri" w:hAnsi="Calibri" w:cs="Calibri"/>
        </w:rPr>
        <w:t>[27]</w:t>
      </w:r>
      <w:r w:rsidRPr="005634F9">
        <w:rPr>
          <w:rFonts w:ascii="Calibri" w:hAnsi="Calibri" w:cs="Calibri"/>
        </w:rPr>
        <w:tab/>
        <w:t xml:space="preserve">N. Kau, A. Schultz, N. Ferrante, and P. Slade, ‘Stanford Doggo: An Open-Source, Quasi-Direct-Drive Quadruped’, in </w:t>
      </w:r>
      <w:r w:rsidRPr="005634F9">
        <w:rPr>
          <w:rFonts w:ascii="Calibri" w:hAnsi="Calibri" w:cs="Calibri"/>
          <w:i/>
          <w:iCs/>
        </w:rPr>
        <w:t>2019 International Conference on Robotics and Automation (ICRA)</w:t>
      </w:r>
      <w:r w:rsidRPr="005634F9">
        <w:rPr>
          <w:rFonts w:ascii="Calibri" w:hAnsi="Calibri" w:cs="Calibri"/>
        </w:rPr>
        <w:t>, Montreal, QC, Canada: IEEE, May 2019, pp. 6309–6315. doi: 10.1109/ICRA.2019.8794436.</w:t>
      </w:r>
    </w:p>
    <w:p w14:paraId="4F1CE861" w14:textId="77777777" w:rsidR="005634F9" w:rsidRPr="005634F9" w:rsidRDefault="005634F9" w:rsidP="005634F9">
      <w:pPr>
        <w:pStyle w:val="Bibliography"/>
        <w:rPr>
          <w:rFonts w:ascii="Calibri" w:hAnsi="Calibri" w:cs="Calibri"/>
        </w:rPr>
      </w:pPr>
      <w:r w:rsidRPr="005634F9">
        <w:rPr>
          <w:rFonts w:ascii="Calibri" w:hAnsi="Calibri" w:cs="Calibri"/>
        </w:rPr>
        <w:t>[28]</w:t>
      </w:r>
      <w:r w:rsidRPr="005634F9">
        <w:rPr>
          <w:rFonts w:ascii="Calibri" w:hAnsi="Calibri" w:cs="Calibri"/>
        </w:rPr>
        <w:tab/>
        <w:t>C. Nguyen, L. Bao, and Q. Nguyen, ‘Continuous Jumping for Legged Robots on Stepping Stones via Trajectory Optimization and Model Predictive Control’. arXiv, Sep. 16, 2022. Accessed: Apr. 16, 2023. [Online]. Available: http://arxiv.org/abs/2204.01147</w:t>
      </w:r>
    </w:p>
    <w:p w14:paraId="230BAB74" w14:textId="77777777" w:rsidR="005634F9" w:rsidRPr="005634F9" w:rsidRDefault="005634F9" w:rsidP="005634F9">
      <w:pPr>
        <w:pStyle w:val="Bibliography"/>
        <w:rPr>
          <w:rFonts w:ascii="Calibri" w:hAnsi="Calibri" w:cs="Calibri"/>
        </w:rPr>
      </w:pPr>
      <w:r w:rsidRPr="005634F9">
        <w:rPr>
          <w:rFonts w:ascii="Calibri" w:hAnsi="Calibri" w:cs="Calibri"/>
        </w:rPr>
        <w:t>[29]</w:t>
      </w:r>
      <w:r w:rsidRPr="005634F9">
        <w:rPr>
          <w:rFonts w:ascii="Calibri" w:hAnsi="Calibri" w:cs="Calibri"/>
        </w:rPr>
        <w:tab/>
        <w:t>J. Li and Q. Nguyen, ‘Force-and-moment-based Model Predictive Control for Achieving Highly Dynamic Locomotion on Bipedal Robots’. arXiv, Oct. 06, 2021. Accessed: Apr. 16, 2023. [Online]. Available: http://arxiv.org/abs/2104.00065</w:t>
      </w:r>
    </w:p>
    <w:p w14:paraId="11BD4F4B" w14:textId="77777777" w:rsidR="005634F9" w:rsidRPr="005634F9" w:rsidRDefault="005634F9" w:rsidP="005634F9">
      <w:pPr>
        <w:pStyle w:val="Bibliography"/>
        <w:rPr>
          <w:rFonts w:ascii="Calibri" w:hAnsi="Calibri" w:cs="Calibri"/>
        </w:rPr>
      </w:pPr>
      <w:r w:rsidRPr="005634F9">
        <w:rPr>
          <w:rFonts w:ascii="Calibri" w:hAnsi="Calibri" w:cs="Calibri"/>
        </w:rPr>
        <w:lastRenderedPageBreak/>
        <w:t>[30]</w:t>
      </w:r>
      <w:r w:rsidRPr="005634F9">
        <w:rPr>
          <w:rFonts w:ascii="Calibri" w:hAnsi="Calibri" w:cs="Calibri"/>
        </w:rPr>
        <w:tab/>
        <w:t>Y. Sim and J. RAmos, ‘Tello Leg: The Study of Design Principles and Metrics for Dynamic Humanoid Robots’. arXiv, Mar. 01, 2022. Accessed: Apr. 16, 2023. [Online]. Available: http://arxiv.org/abs/2203.00644</w:t>
      </w:r>
    </w:p>
    <w:p w14:paraId="2697B508" w14:textId="77777777" w:rsidR="005634F9" w:rsidRPr="005634F9" w:rsidRDefault="005634F9" w:rsidP="005634F9">
      <w:pPr>
        <w:pStyle w:val="Bibliography"/>
        <w:rPr>
          <w:rFonts w:ascii="Calibri" w:hAnsi="Calibri" w:cs="Calibri"/>
        </w:rPr>
      </w:pPr>
      <w:r w:rsidRPr="005634F9">
        <w:rPr>
          <w:rFonts w:ascii="Calibri" w:hAnsi="Calibri" w:cs="Calibri"/>
        </w:rPr>
        <w:t>[31]</w:t>
      </w:r>
      <w:r w:rsidRPr="005634F9">
        <w:rPr>
          <w:rFonts w:ascii="Calibri" w:hAnsi="Calibri" w:cs="Calibri"/>
        </w:rPr>
        <w:tab/>
        <w:t>Y. Xie, J. Wang, H. Dong, X. Ren, L. Huang, and M. Zhao, ‘Dynamic Balancing of Humanoid Robot Walker3 with Proprioceptive Actuation: Systematic Design of Algorithm, Software and Hardware’. arXiv, Aug. 09, 2021. Accessed: Apr. 16, 2023. [Online]. Available: http://arxiv.org/abs/2108.03826</w:t>
      </w:r>
    </w:p>
    <w:p w14:paraId="2508C402" w14:textId="77777777" w:rsidR="005634F9" w:rsidRPr="005634F9" w:rsidRDefault="005634F9" w:rsidP="005634F9">
      <w:pPr>
        <w:pStyle w:val="Bibliography"/>
        <w:rPr>
          <w:rFonts w:ascii="Calibri" w:hAnsi="Calibri" w:cs="Calibri"/>
        </w:rPr>
      </w:pPr>
      <w:r w:rsidRPr="005634F9">
        <w:rPr>
          <w:rFonts w:ascii="Calibri" w:hAnsi="Calibri" w:cs="Calibri"/>
        </w:rPr>
        <w:t>[32]</w:t>
      </w:r>
      <w:r w:rsidRPr="005634F9">
        <w:rPr>
          <w:rFonts w:ascii="Calibri" w:hAnsi="Calibri" w:cs="Calibri"/>
        </w:rPr>
        <w:tab/>
        <w:t>J. Li and Q. Nguyen, ‘Dynamic Walking of Bipedal Robots on Uneven Stepping Stones via Adaptive-frequency MPC’. arXiv, Sep. 18, 2022. Accessed: Apr. 16, 2023. [Online]. Available: http://arxiv.org/abs/2209.08664</w:t>
      </w:r>
    </w:p>
    <w:p w14:paraId="5C543ADF" w14:textId="77777777" w:rsidR="005634F9" w:rsidRPr="005634F9" w:rsidRDefault="005634F9" w:rsidP="005634F9">
      <w:pPr>
        <w:pStyle w:val="Bibliography"/>
        <w:rPr>
          <w:rFonts w:ascii="Calibri" w:hAnsi="Calibri" w:cs="Calibri"/>
        </w:rPr>
      </w:pPr>
      <w:r w:rsidRPr="005634F9">
        <w:rPr>
          <w:rFonts w:ascii="Calibri" w:hAnsi="Calibri" w:cs="Calibri"/>
        </w:rPr>
        <w:t>[33]</w:t>
      </w:r>
      <w:r w:rsidRPr="005634F9">
        <w:rPr>
          <w:rFonts w:ascii="Calibri" w:hAnsi="Calibri" w:cs="Calibri"/>
        </w:rPr>
        <w:tab/>
        <w:t>V. Kurtz, R. R. da Silva, P. M. Wensing, and H. Lin, ‘Formal Connections between Template and Anchor Models via Approximate Simulation’. arXiv, Sep. 20, 2019. Accessed: Apr. 16, 2023. [Online]. Available: http://arxiv.org/abs/1909.09693</w:t>
      </w:r>
    </w:p>
    <w:p w14:paraId="2663550E" w14:textId="77777777" w:rsidR="005634F9" w:rsidRPr="005634F9" w:rsidRDefault="005634F9" w:rsidP="005634F9">
      <w:pPr>
        <w:pStyle w:val="Bibliography"/>
        <w:rPr>
          <w:rFonts w:ascii="Calibri" w:hAnsi="Calibri" w:cs="Calibri"/>
        </w:rPr>
      </w:pPr>
      <w:r w:rsidRPr="005634F9">
        <w:rPr>
          <w:rFonts w:ascii="Calibri" w:hAnsi="Calibri" w:cs="Calibri"/>
        </w:rPr>
        <w:t>[34]</w:t>
      </w:r>
      <w:r w:rsidRPr="005634F9">
        <w:rPr>
          <w:rFonts w:ascii="Calibri" w:hAnsi="Calibri" w:cs="Calibri"/>
        </w:rPr>
        <w:tab/>
        <w:t>J. Li and Q. Nguyen, ‘Multi-contact MPC for Dynamic Loco-manipulation on Humanoid Robots’. arXiv, Mar. 21, 2023. Accessed: Apr. 16, 2023. [Online]. Available: http://arxiv.org/abs/2209.08662</w:t>
      </w:r>
    </w:p>
    <w:p w14:paraId="00A82D80" w14:textId="307EB8FE" w:rsidR="00E208E9" w:rsidRPr="00E64525" w:rsidRDefault="00E208E9">
      <w:pPr>
        <w:rPr>
          <w:b/>
          <w:bCs/>
        </w:rPr>
      </w:pPr>
      <w:r>
        <w:rPr>
          <w:b/>
          <w:bCs/>
        </w:rPr>
        <w:fldChar w:fldCharType="end"/>
      </w:r>
    </w:p>
    <w:sectPr w:rsidR="00E208E9" w:rsidRPr="00E645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C300B"/>
    <w:multiLevelType w:val="hybridMultilevel"/>
    <w:tmpl w:val="20BE96E2"/>
    <w:lvl w:ilvl="0" w:tplc="90FECB6A">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806314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525"/>
    <w:rsid w:val="0000141F"/>
    <w:rsid w:val="00005F66"/>
    <w:rsid w:val="0001288B"/>
    <w:rsid w:val="00042895"/>
    <w:rsid w:val="000446F2"/>
    <w:rsid w:val="00094882"/>
    <w:rsid w:val="000B7056"/>
    <w:rsid w:val="000C76BB"/>
    <w:rsid w:val="000D5D45"/>
    <w:rsid w:val="0010102D"/>
    <w:rsid w:val="0013208E"/>
    <w:rsid w:val="00143D63"/>
    <w:rsid w:val="00181CAB"/>
    <w:rsid w:val="001920FC"/>
    <w:rsid w:val="001973B8"/>
    <w:rsid w:val="001A5044"/>
    <w:rsid w:val="001B369E"/>
    <w:rsid w:val="001E18BF"/>
    <w:rsid w:val="001E7C30"/>
    <w:rsid w:val="001F45DD"/>
    <w:rsid w:val="0022221B"/>
    <w:rsid w:val="00262CDF"/>
    <w:rsid w:val="00283C81"/>
    <w:rsid w:val="002B02DF"/>
    <w:rsid w:val="002B4CF9"/>
    <w:rsid w:val="002D74D3"/>
    <w:rsid w:val="002E5CF7"/>
    <w:rsid w:val="002E78B2"/>
    <w:rsid w:val="002E7BA2"/>
    <w:rsid w:val="00346B72"/>
    <w:rsid w:val="003621F3"/>
    <w:rsid w:val="003B33C9"/>
    <w:rsid w:val="003E3121"/>
    <w:rsid w:val="004066E4"/>
    <w:rsid w:val="00407200"/>
    <w:rsid w:val="004219EE"/>
    <w:rsid w:val="00423BDF"/>
    <w:rsid w:val="00452A71"/>
    <w:rsid w:val="00454C91"/>
    <w:rsid w:val="00465E46"/>
    <w:rsid w:val="0046776C"/>
    <w:rsid w:val="00480BB8"/>
    <w:rsid w:val="0048698D"/>
    <w:rsid w:val="00493FDC"/>
    <w:rsid w:val="004A5992"/>
    <w:rsid w:val="004F4ACC"/>
    <w:rsid w:val="0050400F"/>
    <w:rsid w:val="005352DA"/>
    <w:rsid w:val="00536E10"/>
    <w:rsid w:val="005634F9"/>
    <w:rsid w:val="00564673"/>
    <w:rsid w:val="0057412D"/>
    <w:rsid w:val="00581FCD"/>
    <w:rsid w:val="005976ED"/>
    <w:rsid w:val="005A0B5A"/>
    <w:rsid w:val="005A0E87"/>
    <w:rsid w:val="005B25E1"/>
    <w:rsid w:val="005B783D"/>
    <w:rsid w:val="005C37D9"/>
    <w:rsid w:val="005D21FE"/>
    <w:rsid w:val="005E2F74"/>
    <w:rsid w:val="00606F03"/>
    <w:rsid w:val="00632D19"/>
    <w:rsid w:val="0065559B"/>
    <w:rsid w:val="00675FF5"/>
    <w:rsid w:val="00696117"/>
    <w:rsid w:val="006A21E8"/>
    <w:rsid w:val="006A27ED"/>
    <w:rsid w:val="006C6D2E"/>
    <w:rsid w:val="006F6831"/>
    <w:rsid w:val="00706591"/>
    <w:rsid w:val="00756456"/>
    <w:rsid w:val="00780846"/>
    <w:rsid w:val="00795B0C"/>
    <w:rsid w:val="007C66C9"/>
    <w:rsid w:val="007F7B94"/>
    <w:rsid w:val="008408D8"/>
    <w:rsid w:val="008476FE"/>
    <w:rsid w:val="00847903"/>
    <w:rsid w:val="00863278"/>
    <w:rsid w:val="00887914"/>
    <w:rsid w:val="008D16D4"/>
    <w:rsid w:val="008D5A01"/>
    <w:rsid w:val="008E1985"/>
    <w:rsid w:val="008E727A"/>
    <w:rsid w:val="008F28F2"/>
    <w:rsid w:val="0096381F"/>
    <w:rsid w:val="0098262B"/>
    <w:rsid w:val="00A15D8C"/>
    <w:rsid w:val="00A351CF"/>
    <w:rsid w:val="00A51032"/>
    <w:rsid w:val="00A928CF"/>
    <w:rsid w:val="00A95BAB"/>
    <w:rsid w:val="00AA1767"/>
    <w:rsid w:val="00AA3F4F"/>
    <w:rsid w:val="00AD76FF"/>
    <w:rsid w:val="00B0679B"/>
    <w:rsid w:val="00B153A9"/>
    <w:rsid w:val="00B23592"/>
    <w:rsid w:val="00B2643B"/>
    <w:rsid w:val="00B309BA"/>
    <w:rsid w:val="00B90440"/>
    <w:rsid w:val="00B9268A"/>
    <w:rsid w:val="00BD2952"/>
    <w:rsid w:val="00BF41E1"/>
    <w:rsid w:val="00C86BF3"/>
    <w:rsid w:val="00C9080B"/>
    <w:rsid w:val="00CA7AE5"/>
    <w:rsid w:val="00D00E98"/>
    <w:rsid w:val="00D053BC"/>
    <w:rsid w:val="00D130A1"/>
    <w:rsid w:val="00D43C20"/>
    <w:rsid w:val="00DD7EF0"/>
    <w:rsid w:val="00DE0B79"/>
    <w:rsid w:val="00DF27C1"/>
    <w:rsid w:val="00E00B5A"/>
    <w:rsid w:val="00E17BD1"/>
    <w:rsid w:val="00E208E9"/>
    <w:rsid w:val="00E64525"/>
    <w:rsid w:val="00EB3368"/>
    <w:rsid w:val="00ED7E6B"/>
    <w:rsid w:val="00F031A0"/>
    <w:rsid w:val="00F12607"/>
    <w:rsid w:val="00F30369"/>
    <w:rsid w:val="00F54857"/>
    <w:rsid w:val="00F67165"/>
    <w:rsid w:val="00F71EDA"/>
    <w:rsid w:val="00F8048C"/>
    <w:rsid w:val="00FA4939"/>
    <w:rsid w:val="00FB24CF"/>
    <w:rsid w:val="00FB68F0"/>
  </w:rsids>
  <m:mathPr>
    <m:mathFont m:val="Cambria Math"/>
    <m:brkBin m:val="before"/>
    <m:brkBinSub m:val="--"/>
    <m:smallFrac m:val="0"/>
    <m:dispDef/>
    <m:lMargin m:val="0"/>
    <m:rMargin m:val="0"/>
    <m:defJc m:val="centerGroup"/>
    <m:wrapIndent m:val="1440"/>
    <m:intLim m:val="subSup"/>
    <m:naryLim m:val="undOvr"/>
  </m:mathPr>
  <w:themeFontLang w:val="en-S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AA8DD"/>
  <w15:chartTrackingRefBased/>
  <w15:docId w15:val="{FD6A6E97-0F3A-4F8A-828E-392D27B2B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208E9"/>
    <w:pPr>
      <w:tabs>
        <w:tab w:val="left" w:pos="384"/>
      </w:tabs>
      <w:spacing w:after="0" w:line="240" w:lineRule="auto"/>
      <w:ind w:left="384" w:hanging="384"/>
    </w:pPr>
  </w:style>
  <w:style w:type="paragraph" w:styleId="ListParagraph">
    <w:name w:val="List Paragraph"/>
    <w:basedOn w:val="Normal"/>
    <w:uiPriority w:val="34"/>
    <w:qFormat/>
    <w:rsid w:val="007564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4</TotalTime>
  <Pages>6</Pages>
  <Words>16129</Words>
  <Characters>91941</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FITRI ANBARSANTI#</dc:creator>
  <cp:keywords/>
  <dc:description/>
  <cp:lastModifiedBy>#NURFITRI ANBARSANTI#</cp:lastModifiedBy>
  <cp:revision>128</cp:revision>
  <dcterms:created xsi:type="dcterms:W3CDTF">2023-04-16T04:27:00Z</dcterms:created>
  <dcterms:modified xsi:type="dcterms:W3CDTF">2023-04-17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Oo5d7F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